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8F1267" w14:textId="77777777" w:rsidR="001E5602" w:rsidRPr="006D3CAD" w:rsidRDefault="001E5602" w:rsidP="001E5602">
      <w:pPr>
        <w:pStyle w:val="NormalWeb"/>
        <w:spacing w:before="0" w:beforeAutospacing="0" w:after="0" w:afterAutospacing="0"/>
        <w:contextualSpacing/>
        <w:rPr>
          <w:b/>
        </w:rPr>
      </w:pPr>
      <w:r w:rsidRPr="006D3CAD">
        <w:rPr>
          <w:b/>
        </w:rPr>
        <w:t>TITLE:</w:t>
      </w:r>
    </w:p>
    <w:p w14:paraId="2E300B21" w14:textId="113DDE8A" w:rsidR="007A4DD6" w:rsidRPr="006D3CAD" w:rsidRDefault="008D1AAA" w:rsidP="001E5602">
      <w:pPr>
        <w:pStyle w:val="NormalWeb"/>
        <w:spacing w:before="0" w:beforeAutospacing="0" w:after="0" w:afterAutospacing="0"/>
        <w:contextualSpacing/>
        <w:rPr>
          <w:b/>
        </w:rPr>
      </w:pPr>
      <w:r w:rsidRPr="006D3CAD">
        <w:rPr>
          <w:b/>
        </w:rPr>
        <w:t xml:space="preserve">Maximum </w:t>
      </w:r>
      <w:r w:rsidR="001710B9" w:rsidRPr="006D3CAD">
        <w:rPr>
          <w:b/>
        </w:rPr>
        <w:t>Isometric Tetanic Force Measurement of the Tibialis Anterior Muscle in the Rat</w:t>
      </w:r>
    </w:p>
    <w:p w14:paraId="40E8F2CA" w14:textId="77777777" w:rsidR="001710B9" w:rsidRPr="006D3CAD" w:rsidRDefault="001710B9" w:rsidP="001E5602">
      <w:pPr>
        <w:contextualSpacing/>
        <w:rPr>
          <w:b/>
          <w:bCs/>
        </w:rPr>
      </w:pPr>
    </w:p>
    <w:p w14:paraId="64D87752" w14:textId="721405DF" w:rsidR="001710B9" w:rsidRPr="006D3CAD" w:rsidRDefault="001E5602" w:rsidP="001E5602">
      <w:pPr>
        <w:contextualSpacing/>
        <w:rPr>
          <w:bCs/>
          <w:iCs/>
        </w:rPr>
      </w:pPr>
      <w:r w:rsidRPr="006D3CAD">
        <w:rPr>
          <w:b/>
          <w:iCs/>
        </w:rPr>
        <w:t>AUTHOR:</w:t>
      </w:r>
      <w:r w:rsidRPr="006D3CAD">
        <w:rPr>
          <w:bCs/>
          <w:iCs/>
        </w:rPr>
        <w:br/>
      </w:r>
      <w:proofErr w:type="spellStart"/>
      <w:r w:rsidR="001710B9" w:rsidRPr="006D3CAD">
        <w:rPr>
          <w:bCs/>
          <w:iCs/>
        </w:rPr>
        <w:t>Meiwand</w:t>
      </w:r>
      <w:proofErr w:type="spellEnd"/>
      <w:r w:rsidR="001710B9" w:rsidRPr="006D3CAD">
        <w:rPr>
          <w:bCs/>
          <w:iCs/>
        </w:rPr>
        <w:t xml:space="preserve"> Bedar</w:t>
      </w:r>
      <w:r w:rsidR="00D52C23" w:rsidRPr="006D3CAD">
        <w:rPr>
          <w:bCs/>
          <w:iCs/>
          <w:vertAlign w:val="superscript"/>
        </w:rPr>
        <w:t>1</w:t>
      </w:r>
      <w:r w:rsidR="001710B9" w:rsidRPr="006D3CAD">
        <w:rPr>
          <w:bCs/>
          <w:iCs/>
          <w:vertAlign w:val="superscript"/>
        </w:rPr>
        <w:t>,</w:t>
      </w:r>
      <w:r w:rsidR="00D52C23" w:rsidRPr="006D3CAD">
        <w:rPr>
          <w:bCs/>
          <w:iCs/>
          <w:vertAlign w:val="superscript"/>
        </w:rPr>
        <w:t xml:space="preserve"> </w:t>
      </w:r>
      <w:r w:rsidR="001710B9" w:rsidRPr="006D3CAD">
        <w:rPr>
          <w:bCs/>
          <w:iCs/>
          <w:vertAlign w:val="superscript"/>
        </w:rPr>
        <w:t>2</w:t>
      </w:r>
      <w:r w:rsidR="001710B9" w:rsidRPr="006D3CAD">
        <w:rPr>
          <w:bCs/>
          <w:iCs/>
        </w:rPr>
        <w:t xml:space="preserve">, </w:t>
      </w:r>
      <w:proofErr w:type="spellStart"/>
      <w:r w:rsidR="00D52C23" w:rsidRPr="006D3CAD">
        <w:rPr>
          <w:bCs/>
          <w:iCs/>
        </w:rPr>
        <w:t>Tiam</w:t>
      </w:r>
      <w:proofErr w:type="spellEnd"/>
      <w:r w:rsidR="00D52C23" w:rsidRPr="006D3CAD">
        <w:rPr>
          <w:bCs/>
          <w:iCs/>
        </w:rPr>
        <w:t xml:space="preserve"> M. Saffari</w:t>
      </w:r>
      <w:r w:rsidR="00D52C23" w:rsidRPr="006D3CAD">
        <w:rPr>
          <w:bCs/>
          <w:iCs/>
          <w:vertAlign w:val="superscript"/>
        </w:rPr>
        <w:t>1, 2</w:t>
      </w:r>
      <w:r w:rsidR="00D52C23" w:rsidRPr="006D3CAD">
        <w:rPr>
          <w:bCs/>
          <w:iCs/>
        </w:rPr>
        <w:t xml:space="preserve">, </w:t>
      </w:r>
      <w:r w:rsidR="001710B9" w:rsidRPr="006D3CAD">
        <w:rPr>
          <w:bCs/>
          <w:iCs/>
        </w:rPr>
        <w:t>Patricia F. Friedrich</w:t>
      </w:r>
      <w:r w:rsidR="001710B9" w:rsidRPr="006D3CAD">
        <w:rPr>
          <w:bCs/>
          <w:iCs/>
          <w:vertAlign w:val="superscript"/>
        </w:rPr>
        <w:t>1</w:t>
      </w:r>
      <w:r w:rsidR="001710B9" w:rsidRPr="006D3CAD">
        <w:rPr>
          <w:bCs/>
          <w:iCs/>
        </w:rPr>
        <w:t>, Guilherme Giusti</w:t>
      </w:r>
      <w:r w:rsidR="001710B9" w:rsidRPr="006D3CAD">
        <w:rPr>
          <w:bCs/>
          <w:iCs/>
          <w:vertAlign w:val="superscript"/>
        </w:rPr>
        <w:t>1</w:t>
      </w:r>
      <w:r w:rsidR="001710B9" w:rsidRPr="006D3CAD">
        <w:rPr>
          <w:bCs/>
          <w:iCs/>
        </w:rPr>
        <w:t>, Allen T. Bishop</w:t>
      </w:r>
      <w:r w:rsidR="001710B9" w:rsidRPr="006D3CAD">
        <w:rPr>
          <w:bCs/>
          <w:iCs/>
          <w:vertAlign w:val="superscript"/>
        </w:rPr>
        <w:t>1</w:t>
      </w:r>
      <w:r w:rsidR="001710B9" w:rsidRPr="006D3CAD">
        <w:rPr>
          <w:bCs/>
          <w:iCs/>
        </w:rPr>
        <w:t>, Alexander Y. Shin</w:t>
      </w:r>
      <w:r w:rsidR="001710B9" w:rsidRPr="006D3CAD">
        <w:rPr>
          <w:bCs/>
          <w:iCs/>
          <w:vertAlign w:val="superscript"/>
        </w:rPr>
        <w:t>1</w:t>
      </w:r>
      <w:r w:rsidRPr="006D3CAD">
        <w:rPr>
          <w:bCs/>
          <w:iCs/>
        </w:rPr>
        <w:t xml:space="preserve"> </w:t>
      </w:r>
    </w:p>
    <w:p w14:paraId="23522B51" w14:textId="77777777" w:rsidR="001710B9" w:rsidRPr="006D3CAD" w:rsidRDefault="001710B9" w:rsidP="001E5602">
      <w:pPr>
        <w:contextualSpacing/>
        <w:rPr>
          <w:b/>
          <w:bCs/>
        </w:rPr>
      </w:pPr>
    </w:p>
    <w:p w14:paraId="3D080DA3" w14:textId="08AA86CE" w:rsidR="006305D7" w:rsidRPr="006D3CAD" w:rsidRDefault="000B662E" w:rsidP="001E5602">
      <w:pPr>
        <w:contextualSpacing/>
        <w:rPr>
          <w:color w:val="808080" w:themeColor="background1" w:themeShade="80"/>
        </w:rPr>
      </w:pPr>
      <w:r w:rsidRPr="006D3CAD">
        <w:rPr>
          <w:b/>
          <w:bCs/>
        </w:rPr>
        <w:t>AFFILIATIONS</w:t>
      </w:r>
      <w:r w:rsidR="006305D7" w:rsidRPr="006D3CAD">
        <w:rPr>
          <w:b/>
          <w:bCs/>
        </w:rPr>
        <w:t xml:space="preserve">: </w:t>
      </w:r>
    </w:p>
    <w:p w14:paraId="0BC19050" w14:textId="77777777" w:rsidR="001710B9" w:rsidRPr="006D3CAD" w:rsidRDefault="001710B9" w:rsidP="001E5602">
      <w:pPr>
        <w:pStyle w:val="NoSpacing"/>
        <w:numPr>
          <w:ilvl w:val="0"/>
          <w:numId w:val="29"/>
        </w:numPr>
        <w:ind w:left="0" w:firstLine="0"/>
        <w:contextualSpacing/>
        <w:jc w:val="both"/>
        <w:rPr>
          <w:rFonts w:ascii="Calibri" w:hAnsi="Calibri" w:cs="Calibri"/>
          <w:sz w:val="24"/>
          <w:szCs w:val="24"/>
        </w:rPr>
      </w:pPr>
      <w:r w:rsidRPr="006D3CAD">
        <w:rPr>
          <w:rFonts w:ascii="Calibri" w:hAnsi="Calibri" w:cs="Calibri"/>
          <w:sz w:val="24"/>
          <w:szCs w:val="24"/>
        </w:rPr>
        <w:t>Department of Orthopedic Surgery, Mayo Clinic, Rochester, MN, USA</w:t>
      </w:r>
    </w:p>
    <w:p w14:paraId="606661D0" w14:textId="643817DE" w:rsidR="00B7147E" w:rsidRPr="006D3CAD" w:rsidRDefault="001710B9" w:rsidP="001E5602">
      <w:pPr>
        <w:pStyle w:val="NoSpacing"/>
        <w:numPr>
          <w:ilvl w:val="0"/>
          <w:numId w:val="29"/>
        </w:numPr>
        <w:ind w:left="0" w:firstLine="0"/>
        <w:contextualSpacing/>
        <w:jc w:val="both"/>
        <w:rPr>
          <w:rFonts w:ascii="Calibri" w:hAnsi="Calibri" w:cs="Calibri"/>
          <w:sz w:val="24"/>
          <w:szCs w:val="24"/>
        </w:rPr>
      </w:pPr>
      <w:r w:rsidRPr="006D3CAD">
        <w:rPr>
          <w:rFonts w:ascii="Calibri" w:hAnsi="Calibri" w:cs="Calibri"/>
          <w:sz w:val="24"/>
          <w:szCs w:val="24"/>
        </w:rPr>
        <w:t>Department of Plastic-, Reconstructive- and Hand Surgery, Radboud University Medical Center, Nijmegen, the Netherlands</w:t>
      </w:r>
    </w:p>
    <w:p w14:paraId="56F87ECE" w14:textId="77777777" w:rsidR="001E5602" w:rsidRPr="006D3CAD" w:rsidRDefault="001E5602" w:rsidP="001E5602">
      <w:pPr>
        <w:pStyle w:val="NoSpacing"/>
        <w:contextualSpacing/>
        <w:jc w:val="both"/>
        <w:rPr>
          <w:rFonts w:ascii="Calibri" w:hAnsi="Calibri" w:cs="Calibri"/>
          <w:sz w:val="24"/>
          <w:szCs w:val="24"/>
        </w:rPr>
      </w:pPr>
    </w:p>
    <w:p w14:paraId="661CD4A4" w14:textId="219FFDC9" w:rsidR="00AC7DD9" w:rsidRPr="006D3CAD" w:rsidRDefault="00AC7DD9" w:rsidP="001E5602">
      <w:pPr>
        <w:pStyle w:val="NoSpacing"/>
        <w:contextualSpacing/>
        <w:jc w:val="both"/>
        <w:rPr>
          <w:rFonts w:ascii="Calibri" w:hAnsi="Calibri" w:cs="Calibri"/>
          <w:sz w:val="24"/>
          <w:szCs w:val="24"/>
        </w:rPr>
      </w:pPr>
      <w:r w:rsidRPr="006D3CAD">
        <w:rPr>
          <w:rFonts w:ascii="Calibri" w:hAnsi="Calibri" w:cs="Calibri"/>
          <w:sz w:val="24"/>
          <w:szCs w:val="24"/>
        </w:rPr>
        <w:t>Study performed at: Microvascular Research Laboratory, Department of Orthopedic Surgery Mayo Clinic, Rochester, Minnesota, USA</w:t>
      </w:r>
      <w:r w:rsidR="001E5602" w:rsidRPr="006D3CAD">
        <w:rPr>
          <w:rFonts w:ascii="Calibri" w:hAnsi="Calibri" w:cs="Calibri"/>
          <w:sz w:val="24"/>
          <w:szCs w:val="24"/>
        </w:rPr>
        <w:t xml:space="preserve"> </w:t>
      </w:r>
    </w:p>
    <w:p w14:paraId="2B586225" w14:textId="77777777" w:rsidR="00AC7DD9" w:rsidRPr="006D3CAD" w:rsidRDefault="00AC7DD9" w:rsidP="001E5602">
      <w:pPr>
        <w:pStyle w:val="NoSpacing"/>
        <w:contextualSpacing/>
        <w:jc w:val="both"/>
        <w:rPr>
          <w:rFonts w:ascii="Calibri" w:hAnsi="Calibri" w:cs="Calibri"/>
          <w:sz w:val="24"/>
          <w:szCs w:val="24"/>
        </w:rPr>
      </w:pPr>
    </w:p>
    <w:p w14:paraId="00FAD3B4" w14:textId="2AF2EB24" w:rsidR="00B7147E" w:rsidRPr="006D3CAD" w:rsidRDefault="00B7147E" w:rsidP="001E5602">
      <w:pPr>
        <w:pStyle w:val="NoSpacing"/>
        <w:contextualSpacing/>
        <w:jc w:val="both"/>
        <w:rPr>
          <w:rFonts w:ascii="Calibri" w:hAnsi="Calibri" w:cs="Calibri"/>
          <w:b/>
          <w:sz w:val="24"/>
          <w:szCs w:val="24"/>
        </w:rPr>
      </w:pPr>
      <w:r w:rsidRPr="006D3CAD">
        <w:rPr>
          <w:rFonts w:ascii="Calibri" w:hAnsi="Calibri" w:cs="Calibri"/>
          <w:b/>
          <w:sz w:val="24"/>
          <w:szCs w:val="24"/>
        </w:rPr>
        <w:t xml:space="preserve">E-mail addresses of co-authors: </w:t>
      </w:r>
    </w:p>
    <w:p w14:paraId="6D71345E" w14:textId="04A9D20A" w:rsidR="00B7147E" w:rsidRPr="006D3CAD" w:rsidRDefault="00B7147E" w:rsidP="001E5602">
      <w:pPr>
        <w:pStyle w:val="NoSpacing"/>
        <w:contextualSpacing/>
        <w:jc w:val="both"/>
        <w:rPr>
          <w:rFonts w:ascii="Calibri" w:hAnsi="Calibri" w:cs="Calibri"/>
          <w:sz w:val="24"/>
          <w:szCs w:val="24"/>
          <w:lang w:val="nl-NL"/>
        </w:rPr>
      </w:pPr>
      <w:r w:rsidRPr="006D3CAD">
        <w:rPr>
          <w:rFonts w:ascii="Calibri" w:hAnsi="Calibri" w:cs="Calibri"/>
          <w:sz w:val="24"/>
          <w:szCs w:val="24"/>
          <w:lang w:val="nl-NL"/>
        </w:rPr>
        <w:t xml:space="preserve">Meiwand Bedar </w:t>
      </w:r>
      <w:r w:rsidRPr="006D3CAD">
        <w:rPr>
          <w:rFonts w:ascii="Calibri" w:hAnsi="Calibri" w:cs="Calibri"/>
          <w:sz w:val="24"/>
          <w:szCs w:val="24"/>
          <w:lang w:val="nl-NL"/>
        </w:rPr>
        <w:tab/>
      </w:r>
      <w:r w:rsidRPr="006D3CAD">
        <w:rPr>
          <w:rFonts w:ascii="Calibri" w:hAnsi="Calibri" w:cs="Calibri"/>
          <w:sz w:val="24"/>
          <w:szCs w:val="24"/>
          <w:lang w:val="nl-NL"/>
        </w:rPr>
        <w:tab/>
        <w:t>(</w:t>
      </w:r>
      <w:r w:rsidR="00254652" w:rsidRPr="006D3CAD">
        <w:rPr>
          <w:rFonts w:ascii="Calibri" w:hAnsi="Calibri" w:cs="Calibri"/>
          <w:sz w:val="24"/>
          <w:szCs w:val="24"/>
        </w:rPr>
        <w:fldChar w:fldCharType="begin"/>
      </w:r>
      <w:r w:rsidR="00254652" w:rsidRPr="006D3CAD">
        <w:rPr>
          <w:rFonts w:ascii="Calibri" w:hAnsi="Calibri" w:cs="Calibri"/>
          <w:sz w:val="24"/>
          <w:szCs w:val="24"/>
          <w:lang w:val="nl-NL"/>
        </w:rPr>
        <w:instrText xml:space="preserve"> HYPERLINK "mailto:bedar.meiwand@mayo.edu" </w:instrText>
      </w:r>
      <w:r w:rsidR="00254652" w:rsidRPr="006D3CAD">
        <w:rPr>
          <w:rFonts w:ascii="Calibri" w:hAnsi="Calibri" w:cs="Calibri"/>
          <w:sz w:val="24"/>
          <w:szCs w:val="24"/>
        </w:rPr>
        <w:fldChar w:fldCharType="separate"/>
      </w:r>
      <w:r w:rsidRPr="006D3CAD">
        <w:rPr>
          <w:rStyle w:val="Hyperlink"/>
          <w:rFonts w:ascii="Calibri" w:hAnsi="Calibri" w:cs="Calibri"/>
          <w:sz w:val="24"/>
          <w:szCs w:val="24"/>
          <w:lang w:val="nl-NL"/>
        </w:rPr>
        <w:t>bedar.meiwand@mayo.edu</w:t>
      </w:r>
      <w:r w:rsidR="00254652" w:rsidRPr="006D3CAD">
        <w:rPr>
          <w:rStyle w:val="Hyperlink"/>
          <w:rFonts w:ascii="Calibri" w:hAnsi="Calibri" w:cs="Calibri"/>
          <w:sz w:val="24"/>
          <w:szCs w:val="24"/>
          <w:lang w:val="nl-NL"/>
        </w:rPr>
        <w:fldChar w:fldCharType="end"/>
      </w:r>
      <w:r w:rsidRPr="006D3CAD">
        <w:rPr>
          <w:rFonts w:ascii="Calibri" w:hAnsi="Calibri" w:cs="Calibri"/>
          <w:sz w:val="24"/>
          <w:szCs w:val="24"/>
          <w:lang w:val="nl-NL"/>
        </w:rPr>
        <w:t>)</w:t>
      </w:r>
    </w:p>
    <w:p w14:paraId="2C8670B6" w14:textId="564CE3BE" w:rsidR="00254652" w:rsidRPr="006D3CAD" w:rsidRDefault="00B7147E" w:rsidP="001E5602">
      <w:pPr>
        <w:pStyle w:val="NoSpacing"/>
        <w:contextualSpacing/>
        <w:jc w:val="both"/>
        <w:rPr>
          <w:rFonts w:ascii="Calibri" w:hAnsi="Calibri" w:cs="Calibri"/>
          <w:sz w:val="24"/>
          <w:szCs w:val="24"/>
        </w:rPr>
      </w:pPr>
      <w:r w:rsidRPr="006D3CAD">
        <w:rPr>
          <w:rFonts w:ascii="Calibri" w:hAnsi="Calibri" w:cs="Calibri"/>
          <w:sz w:val="24"/>
          <w:szCs w:val="24"/>
        </w:rPr>
        <w:t xml:space="preserve">Tiam M. Saffari </w:t>
      </w:r>
      <w:r w:rsidRPr="006D3CAD">
        <w:rPr>
          <w:rFonts w:ascii="Calibri" w:hAnsi="Calibri" w:cs="Calibri"/>
          <w:sz w:val="24"/>
          <w:szCs w:val="24"/>
        </w:rPr>
        <w:tab/>
      </w:r>
      <w:r w:rsidRPr="006D3CAD">
        <w:rPr>
          <w:rFonts w:ascii="Calibri" w:hAnsi="Calibri" w:cs="Calibri"/>
          <w:sz w:val="24"/>
          <w:szCs w:val="24"/>
        </w:rPr>
        <w:tab/>
      </w:r>
      <w:r w:rsidR="00877977" w:rsidRPr="006D3CAD">
        <w:rPr>
          <w:rFonts w:ascii="Calibri" w:hAnsi="Calibri" w:cs="Calibri"/>
          <w:sz w:val="24"/>
          <w:szCs w:val="24"/>
        </w:rPr>
        <w:t>(</w:t>
      </w:r>
      <w:hyperlink r:id="rId8" w:history="1">
        <w:r w:rsidR="00624B42" w:rsidRPr="006D3CAD">
          <w:rPr>
            <w:rStyle w:val="Hyperlink"/>
            <w:rFonts w:ascii="Calibri" w:hAnsi="Calibri" w:cs="Calibri"/>
            <w:sz w:val="24"/>
            <w:szCs w:val="24"/>
          </w:rPr>
          <w:t>saffari.tiam@mayo.edu</w:t>
        </w:r>
      </w:hyperlink>
      <w:r w:rsidR="00877977" w:rsidRPr="006D3CAD">
        <w:rPr>
          <w:rFonts w:ascii="Calibri" w:hAnsi="Calibri" w:cs="Calibri"/>
          <w:sz w:val="24"/>
          <w:szCs w:val="24"/>
        </w:rPr>
        <w:t>)</w:t>
      </w:r>
    </w:p>
    <w:p w14:paraId="682A962B" w14:textId="557632B3" w:rsidR="00B7147E" w:rsidRPr="006D3CAD" w:rsidRDefault="00B7147E" w:rsidP="001E5602">
      <w:pPr>
        <w:pStyle w:val="NoSpacing"/>
        <w:contextualSpacing/>
        <w:jc w:val="both"/>
        <w:rPr>
          <w:rFonts w:ascii="Calibri" w:hAnsi="Calibri" w:cs="Calibri"/>
          <w:sz w:val="24"/>
          <w:szCs w:val="24"/>
        </w:rPr>
      </w:pPr>
      <w:r w:rsidRPr="006D3CAD">
        <w:rPr>
          <w:rFonts w:ascii="Calibri" w:hAnsi="Calibri" w:cs="Calibri"/>
          <w:sz w:val="24"/>
          <w:szCs w:val="24"/>
        </w:rPr>
        <w:t>Patricia F. Friedrich</w:t>
      </w:r>
      <w:r w:rsidRPr="006D3CAD">
        <w:rPr>
          <w:rFonts w:ascii="Calibri" w:hAnsi="Calibri" w:cs="Calibri"/>
          <w:sz w:val="24"/>
          <w:szCs w:val="24"/>
        </w:rPr>
        <w:tab/>
      </w:r>
      <w:r w:rsidRPr="006D3CAD">
        <w:rPr>
          <w:rFonts w:ascii="Calibri" w:hAnsi="Calibri" w:cs="Calibri"/>
          <w:sz w:val="24"/>
          <w:szCs w:val="24"/>
        </w:rPr>
        <w:tab/>
        <w:t>(</w:t>
      </w:r>
      <w:hyperlink r:id="rId9" w:history="1">
        <w:r w:rsidRPr="006D3CAD">
          <w:rPr>
            <w:rStyle w:val="Hyperlink"/>
            <w:rFonts w:ascii="Calibri" w:hAnsi="Calibri" w:cs="Calibri"/>
            <w:sz w:val="24"/>
            <w:szCs w:val="24"/>
          </w:rPr>
          <w:t>friedrich.patricia@mayo.edu</w:t>
        </w:r>
      </w:hyperlink>
      <w:r w:rsidRPr="006D3CAD">
        <w:rPr>
          <w:rFonts w:ascii="Calibri" w:hAnsi="Calibri" w:cs="Calibri"/>
          <w:sz w:val="24"/>
          <w:szCs w:val="24"/>
        </w:rPr>
        <w:t xml:space="preserve">) </w:t>
      </w:r>
    </w:p>
    <w:p w14:paraId="380F99F9" w14:textId="172E9432" w:rsidR="00B7147E" w:rsidRPr="006D3CAD" w:rsidRDefault="00B7147E" w:rsidP="001E5602">
      <w:pPr>
        <w:pStyle w:val="NoSpacing"/>
        <w:contextualSpacing/>
        <w:jc w:val="both"/>
        <w:rPr>
          <w:rFonts w:ascii="Calibri" w:hAnsi="Calibri" w:cs="Calibri"/>
          <w:sz w:val="24"/>
          <w:szCs w:val="24"/>
          <w:lang w:val="nl-NL"/>
        </w:rPr>
      </w:pPr>
      <w:r w:rsidRPr="006D3CAD">
        <w:rPr>
          <w:rFonts w:ascii="Calibri" w:hAnsi="Calibri" w:cs="Calibri"/>
          <w:sz w:val="24"/>
          <w:szCs w:val="24"/>
          <w:lang w:val="nl-NL"/>
        </w:rPr>
        <w:t xml:space="preserve">Guilherme Giusti </w:t>
      </w:r>
      <w:r w:rsidRPr="006D3CAD">
        <w:rPr>
          <w:rFonts w:ascii="Calibri" w:hAnsi="Calibri" w:cs="Calibri"/>
          <w:sz w:val="24"/>
          <w:szCs w:val="24"/>
          <w:lang w:val="nl-NL"/>
        </w:rPr>
        <w:tab/>
      </w:r>
      <w:r w:rsidRPr="006D3CAD">
        <w:rPr>
          <w:rFonts w:ascii="Calibri" w:hAnsi="Calibri" w:cs="Calibri"/>
          <w:sz w:val="24"/>
          <w:szCs w:val="24"/>
          <w:lang w:val="nl-NL"/>
        </w:rPr>
        <w:tab/>
        <w:t>(</w:t>
      </w:r>
      <w:r w:rsidR="00254652" w:rsidRPr="006D3CAD">
        <w:rPr>
          <w:rFonts w:ascii="Calibri" w:hAnsi="Calibri" w:cs="Calibri"/>
          <w:sz w:val="24"/>
          <w:szCs w:val="24"/>
        </w:rPr>
        <w:fldChar w:fldCharType="begin"/>
      </w:r>
      <w:r w:rsidR="00254652" w:rsidRPr="006D3CAD">
        <w:rPr>
          <w:rFonts w:ascii="Calibri" w:hAnsi="Calibri" w:cs="Calibri"/>
          <w:sz w:val="24"/>
          <w:szCs w:val="24"/>
          <w:lang w:val="nl-NL"/>
        </w:rPr>
        <w:instrText xml:space="preserve"> HYPERLINK "mailto:giusti.guilherme@mayo.edu" </w:instrText>
      </w:r>
      <w:r w:rsidR="00254652" w:rsidRPr="006D3CAD">
        <w:rPr>
          <w:rFonts w:ascii="Calibri" w:hAnsi="Calibri" w:cs="Calibri"/>
          <w:sz w:val="24"/>
          <w:szCs w:val="24"/>
        </w:rPr>
        <w:fldChar w:fldCharType="separate"/>
      </w:r>
      <w:r w:rsidRPr="006D3CAD">
        <w:rPr>
          <w:rStyle w:val="Hyperlink"/>
          <w:rFonts w:ascii="Calibri" w:hAnsi="Calibri" w:cs="Calibri"/>
          <w:sz w:val="24"/>
          <w:szCs w:val="24"/>
          <w:lang w:val="nl-NL"/>
        </w:rPr>
        <w:t>giusti.guilherme@mayo.edu</w:t>
      </w:r>
      <w:r w:rsidR="00254652" w:rsidRPr="006D3CAD">
        <w:rPr>
          <w:rStyle w:val="Hyperlink"/>
          <w:rFonts w:ascii="Calibri" w:hAnsi="Calibri" w:cs="Calibri"/>
          <w:sz w:val="24"/>
          <w:szCs w:val="24"/>
        </w:rPr>
        <w:fldChar w:fldCharType="end"/>
      </w:r>
      <w:r w:rsidRPr="006D3CAD">
        <w:rPr>
          <w:rFonts w:ascii="Calibri" w:hAnsi="Calibri" w:cs="Calibri"/>
          <w:sz w:val="24"/>
          <w:szCs w:val="24"/>
          <w:lang w:val="nl-NL"/>
        </w:rPr>
        <w:t xml:space="preserve">) </w:t>
      </w:r>
    </w:p>
    <w:p w14:paraId="07B1C3E7" w14:textId="5CD01856" w:rsidR="00B7147E" w:rsidRPr="006D3CAD" w:rsidRDefault="00B7147E" w:rsidP="001E5602">
      <w:pPr>
        <w:pStyle w:val="NoSpacing"/>
        <w:contextualSpacing/>
        <w:jc w:val="both"/>
        <w:rPr>
          <w:rFonts w:ascii="Calibri" w:hAnsi="Calibri" w:cs="Calibri"/>
          <w:sz w:val="24"/>
          <w:szCs w:val="24"/>
          <w:lang w:val="nl-NL"/>
        </w:rPr>
      </w:pPr>
      <w:r w:rsidRPr="006D3CAD">
        <w:rPr>
          <w:rFonts w:ascii="Calibri" w:hAnsi="Calibri" w:cs="Calibri"/>
          <w:sz w:val="24"/>
          <w:szCs w:val="24"/>
          <w:lang w:val="nl-NL"/>
        </w:rPr>
        <w:t>Allen T. Bishop</w:t>
      </w:r>
      <w:r w:rsidRPr="006D3CAD">
        <w:rPr>
          <w:rFonts w:ascii="Calibri" w:hAnsi="Calibri" w:cs="Calibri"/>
          <w:sz w:val="24"/>
          <w:szCs w:val="24"/>
          <w:lang w:val="nl-NL"/>
        </w:rPr>
        <w:tab/>
      </w:r>
      <w:r w:rsidRPr="006D3CAD">
        <w:rPr>
          <w:rFonts w:ascii="Calibri" w:hAnsi="Calibri" w:cs="Calibri"/>
          <w:sz w:val="24"/>
          <w:szCs w:val="24"/>
          <w:lang w:val="nl-NL"/>
        </w:rPr>
        <w:tab/>
      </w:r>
      <w:r w:rsidRPr="006D3CAD">
        <w:rPr>
          <w:rFonts w:ascii="Calibri" w:hAnsi="Calibri" w:cs="Calibri"/>
          <w:sz w:val="24"/>
          <w:szCs w:val="24"/>
          <w:lang w:val="nl-NL"/>
        </w:rPr>
        <w:tab/>
        <w:t>(</w:t>
      </w:r>
      <w:r w:rsidR="00254652" w:rsidRPr="006D3CAD">
        <w:rPr>
          <w:rFonts w:ascii="Calibri" w:hAnsi="Calibri" w:cs="Calibri"/>
          <w:sz w:val="24"/>
          <w:szCs w:val="24"/>
        </w:rPr>
        <w:fldChar w:fldCharType="begin"/>
      </w:r>
      <w:r w:rsidR="00254652" w:rsidRPr="006D3CAD">
        <w:rPr>
          <w:rFonts w:ascii="Calibri" w:hAnsi="Calibri" w:cs="Calibri"/>
          <w:sz w:val="24"/>
          <w:szCs w:val="24"/>
          <w:lang w:val="nl-NL"/>
        </w:rPr>
        <w:instrText xml:space="preserve"> HYPERLINK "mailto:bishop.allen@mayo.edu" </w:instrText>
      </w:r>
      <w:r w:rsidR="00254652" w:rsidRPr="006D3CAD">
        <w:rPr>
          <w:rFonts w:ascii="Calibri" w:hAnsi="Calibri" w:cs="Calibri"/>
          <w:sz w:val="24"/>
          <w:szCs w:val="24"/>
        </w:rPr>
        <w:fldChar w:fldCharType="separate"/>
      </w:r>
      <w:r w:rsidRPr="006D3CAD">
        <w:rPr>
          <w:rStyle w:val="Hyperlink"/>
          <w:rFonts w:ascii="Calibri" w:hAnsi="Calibri" w:cs="Calibri"/>
          <w:sz w:val="24"/>
          <w:szCs w:val="24"/>
          <w:lang w:val="nl-NL"/>
        </w:rPr>
        <w:t>bishop.allen@mayo.edu</w:t>
      </w:r>
      <w:r w:rsidR="00254652" w:rsidRPr="006D3CAD">
        <w:rPr>
          <w:rStyle w:val="Hyperlink"/>
          <w:rFonts w:ascii="Calibri" w:hAnsi="Calibri" w:cs="Calibri"/>
          <w:sz w:val="24"/>
          <w:szCs w:val="24"/>
          <w:lang w:val="nl-NL"/>
        </w:rPr>
        <w:fldChar w:fldCharType="end"/>
      </w:r>
      <w:r w:rsidRPr="006D3CAD">
        <w:rPr>
          <w:rFonts w:ascii="Calibri" w:hAnsi="Calibri" w:cs="Calibri"/>
          <w:sz w:val="24"/>
          <w:szCs w:val="24"/>
          <w:lang w:val="nl-NL"/>
        </w:rPr>
        <w:t xml:space="preserve">) </w:t>
      </w:r>
    </w:p>
    <w:p w14:paraId="6EDC46F1" w14:textId="77777777" w:rsidR="00B7147E" w:rsidRPr="006D3CAD" w:rsidRDefault="00B7147E" w:rsidP="001E5602">
      <w:pPr>
        <w:pStyle w:val="NoSpacing"/>
        <w:contextualSpacing/>
        <w:jc w:val="both"/>
        <w:rPr>
          <w:rFonts w:ascii="Calibri" w:hAnsi="Calibri" w:cs="Calibri"/>
          <w:sz w:val="24"/>
          <w:szCs w:val="24"/>
          <w:lang w:val="nl-NL"/>
        </w:rPr>
      </w:pPr>
    </w:p>
    <w:p w14:paraId="3E3B2FF8" w14:textId="7EF2E4DB" w:rsidR="00B7147E" w:rsidRPr="006D3CAD" w:rsidRDefault="00B7147E" w:rsidP="001E5602">
      <w:pPr>
        <w:contextualSpacing/>
        <w:rPr>
          <w:b/>
        </w:rPr>
      </w:pPr>
      <w:r w:rsidRPr="006D3CAD">
        <w:rPr>
          <w:b/>
        </w:rPr>
        <w:t xml:space="preserve">Corresponding author: </w:t>
      </w:r>
    </w:p>
    <w:p w14:paraId="069E8825" w14:textId="26B5A52F" w:rsidR="00B7147E" w:rsidRPr="006D3CAD" w:rsidRDefault="00B7147E" w:rsidP="001E5602">
      <w:pPr>
        <w:contextualSpacing/>
      </w:pPr>
      <w:r w:rsidRPr="006D3CAD">
        <w:t>Alexander Y. Shin</w:t>
      </w:r>
    </w:p>
    <w:p w14:paraId="31C29832" w14:textId="614265B2" w:rsidR="00B7147E" w:rsidRPr="006D3CAD" w:rsidRDefault="00D90794" w:rsidP="001E5602">
      <w:pPr>
        <w:contextualSpacing/>
      </w:pPr>
      <w:hyperlink r:id="rId10" w:history="1">
        <w:r w:rsidR="00937DF7" w:rsidRPr="006D3CAD">
          <w:rPr>
            <w:rStyle w:val="Hyperlink"/>
          </w:rPr>
          <w:t>shin.alexander@mayo.edu</w:t>
        </w:r>
      </w:hyperlink>
    </w:p>
    <w:p w14:paraId="3BD65A75" w14:textId="77777777" w:rsidR="001E5602" w:rsidRPr="006D3CAD" w:rsidRDefault="001E5602" w:rsidP="001E5602">
      <w:pPr>
        <w:pStyle w:val="NormalWeb"/>
        <w:spacing w:before="0" w:beforeAutospacing="0" w:after="0" w:afterAutospacing="0"/>
        <w:contextualSpacing/>
        <w:rPr>
          <w:b/>
          <w:bCs/>
        </w:rPr>
      </w:pPr>
    </w:p>
    <w:p w14:paraId="11FDB5BA" w14:textId="5BA3F40C" w:rsidR="001E5602" w:rsidRPr="006D3CAD" w:rsidRDefault="006305D7" w:rsidP="001E5602">
      <w:pPr>
        <w:pStyle w:val="NormalWeb"/>
        <w:spacing w:before="0" w:beforeAutospacing="0" w:after="0" w:afterAutospacing="0"/>
        <w:contextualSpacing/>
        <w:rPr>
          <w:b/>
          <w:bCs/>
        </w:rPr>
      </w:pPr>
      <w:r w:rsidRPr="006D3CAD">
        <w:rPr>
          <w:b/>
          <w:bCs/>
        </w:rPr>
        <w:t>KEYWORDS:</w:t>
      </w:r>
    </w:p>
    <w:p w14:paraId="6C0B0781" w14:textId="56AFC334" w:rsidR="007A4DD6" w:rsidRPr="006D3CAD" w:rsidRDefault="001710B9" w:rsidP="001E5602">
      <w:pPr>
        <w:contextualSpacing/>
        <w:rPr>
          <w:color w:val="auto"/>
        </w:rPr>
      </w:pPr>
      <w:r w:rsidRPr="006D3CAD">
        <w:rPr>
          <w:color w:val="auto"/>
        </w:rPr>
        <w:t>Nerve injury, nerve r</w:t>
      </w:r>
      <w:r w:rsidR="00254652" w:rsidRPr="006D3CAD">
        <w:rPr>
          <w:color w:val="auto"/>
        </w:rPr>
        <w:t>egeneration</w:t>
      </w:r>
      <w:r w:rsidRPr="006D3CAD">
        <w:rPr>
          <w:color w:val="auto"/>
        </w:rPr>
        <w:t xml:space="preserve">, sciatic nerve, functional </w:t>
      </w:r>
      <w:r w:rsidR="00FE32E6" w:rsidRPr="006D3CAD">
        <w:rPr>
          <w:color w:val="auto"/>
        </w:rPr>
        <w:t>recovery</w:t>
      </w:r>
      <w:r w:rsidR="00B7147E" w:rsidRPr="006D3CAD">
        <w:rPr>
          <w:color w:val="auto"/>
        </w:rPr>
        <w:t xml:space="preserve">, </w:t>
      </w:r>
      <w:r w:rsidR="007C3DFE" w:rsidRPr="006D3CAD">
        <w:rPr>
          <w:color w:val="auto"/>
        </w:rPr>
        <w:t xml:space="preserve">motor function, </w:t>
      </w:r>
      <w:r w:rsidR="00B7147E" w:rsidRPr="006D3CAD">
        <w:rPr>
          <w:color w:val="auto"/>
        </w:rPr>
        <w:t xml:space="preserve">tetanic </w:t>
      </w:r>
      <w:r w:rsidR="006F3117" w:rsidRPr="006D3CAD">
        <w:rPr>
          <w:color w:val="auto"/>
        </w:rPr>
        <w:t xml:space="preserve">muscle </w:t>
      </w:r>
      <w:r w:rsidR="00FE32E6" w:rsidRPr="006D3CAD">
        <w:rPr>
          <w:color w:val="auto"/>
        </w:rPr>
        <w:t>force</w:t>
      </w:r>
      <w:r w:rsidR="00254652" w:rsidRPr="006D3CAD">
        <w:rPr>
          <w:color w:val="auto"/>
        </w:rPr>
        <w:t xml:space="preserve">, </w:t>
      </w:r>
      <w:r w:rsidR="007C3DFE" w:rsidRPr="006D3CAD">
        <w:rPr>
          <w:color w:val="auto"/>
        </w:rPr>
        <w:t xml:space="preserve">rat model. </w:t>
      </w:r>
    </w:p>
    <w:p w14:paraId="1CB4E390" w14:textId="77777777" w:rsidR="006305D7" w:rsidRPr="006D3CAD" w:rsidRDefault="006305D7" w:rsidP="001E5602">
      <w:pPr>
        <w:pStyle w:val="NormalWeb"/>
        <w:spacing w:before="0" w:beforeAutospacing="0" w:after="0" w:afterAutospacing="0"/>
        <w:contextualSpacing/>
      </w:pPr>
    </w:p>
    <w:p w14:paraId="628AC4B5" w14:textId="08BB3DFF" w:rsidR="006305D7" w:rsidRPr="006D3CAD" w:rsidRDefault="00086FF5" w:rsidP="001E5602">
      <w:pPr>
        <w:contextualSpacing/>
      </w:pPr>
      <w:r w:rsidRPr="006D3CAD">
        <w:rPr>
          <w:b/>
          <w:bCs/>
        </w:rPr>
        <w:t>SUMMARY</w:t>
      </w:r>
      <w:r w:rsidR="006305D7" w:rsidRPr="006D3CAD">
        <w:rPr>
          <w:b/>
          <w:bCs/>
        </w:rPr>
        <w:t>:</w:t>
      </w:r>
      <w:r w:rsidR="006305D7" w:rsidRPr="006D3CAD">
        <w:t xml:space="preserve"> </w:t>
      </w:r>
    </w:p>
    <w:p w14:paraId="761028D6" w14:textId="4E0C27D8" w:rsidR="006305D7" w:rsidRPr="006D3CAD" w:rsidRDefault="00877977" w:rsidP="001E5602">
      <w:pPr>
        <w:contextualSpacing/>
      </w:pPr>
      <w:r w:rsidRPr="006D3CAD">
        <w:t>Evaluation</w:t>
      </w:r>
      <w:r w:rsidR="00937DF7" w:rsidRPr="006D3CAD">
        <w:t xml:space="preserve"> of</w:t>
      </w:r>
      <w:r w:rsidR="003B0958" w:rsidRPr="006D3CAD">
        <w:t xml:space="preserve"> motor recovery remains the benchmark </w:t>
      </w:r>
      <w:r w:rsidR="00C316A6" w:rsidRPr="006D3CAD">
        <w:t xml:space="preserve">outcome measure in experimental </w:t>
      </w:r>
      <w:r w:rsidR="0074342A" w:rsidRPr="006D3CAD">
        <w:t>peripheral nerve studies</w:t>
      </w:r>
      <w:r w:rsidR="003B0958" w:rsidRPr="006D3CAD">
        <w:t xml:space="preserve">. The isometric tetanic force measurement of the tibialis anterior muscle in the rat is an invaluable tool to assess functional </w:t>
      </w:r>
      <w:r w:rsidRPr="006D3CAD">
        <w:t xml:space="preserve">outcomes </w:t>
      </w:r>
      <w:r w:rsidR="003B0958" w:rsidRPr="006D3CAD">
        <w:t xml:space="preserve">after </w:t>
      </w:r>
      <w:r w:rsidRPr="006D3CAD">
        <w:t>reconstruction of sciatic nerve</w:t>
      </w:r>
      <w:r w:rsidR="007C3DFE" w:rsidRPr="006D3CAD">
        <w:t xml:space="preserve"> defects</w:t>
      </w:r>
      <w:r w:rsidR="0074342A" w:rsidRPr="006D3CAD">
        <w:t>.</w:t>
      </w:r>
      <w:r w:rsidR="007C3DFE" w:rsidRPr="006D3CAD">
        <w:t xml:space="preserve"> </w:t>
      </w:r>
      <w:r w:rsidRPr="006D3CAD">
        <w:t xml:space="preserve">The methods </w:t>
      </w:r>
      <w:r w:rsidR="00C316A6" w:rsidRPr="006D3CAD">
        <w:t>and nuances</w:t>
      </w:r>
      <w:r w:rsidRPr="006D3CAD">
        <w:t xml:space="preserve"> are detailed in this </w:t>
      </w:r>
      <w:r w:rsidR="00D90794">
        <w:t>article</w:t>
      </w:r>
      <w:r w:rsidRPr="006D3CAD">
        <w:t>.</w:t>
      </w:r>
    </w:p>
    <w:p w14:paraId="04AD0E4B" w14:textId="77777777" w:rsidR="00B7147E" w:rsidRPr="006D3CAD" w:rsidRDefault="00B7147E" w:rsidP="001E5602">
      <w:pPr>
        <w:contextualSpacing/>
      </w:pPr>
    </w:p>
    <w:p w14:paraId="59E87A49" w14:textId="3FC49207" w:rsidR="00D52C23" w:rsidRPr="006D3CAD" w:rsidRDefault="006305D7" w:rsidP="001E5602">
      <w:pPr>
        <w:contextualSpacing/>
        <w:rPr>
          <w:color w:val="808080"/>
        </w:rPr>
      </w:pPr>
      <w:r w:rsidRPr="006D3CAD">
        <w:rPr>
          <w:b/>
          <w:bCs/>
        </w:rPr>
        <w:t>ABSTRACT:</w:t>
      </w:r>
      <w:r w:rsidRPr="006D3CAD">
        <w:t xml:space="preserve"> </w:t>
      </w:r>
    </w:p>
    <w:p w14:paraId="68809FA1" w14:textId="6F4A84EA" w:rsidR="00C23D3D" w:rsidRPr="006D3CAD" w:rsidRDefault="00D52C23" w:rsidP="001E5602">
      <w:pPr>
        <w:contextualSpacing/>
      </w:pPr>
      <w:r w:rsidRPr="006D3CAD">
        <w:t>Traumatic nerve injuries result in substantial functional loss and segmental nerve defects often necessitate the use of autologous interposition nerve grafts. Due to their limited availability and associated donor side morbidity, many studies in the field of nerve regeneration focus on alternative techniques to bridge a</w:t>
      </w:r>
      <w:r w:rsidR="00877977" w:rsidRPr="006D3CAD">
        <w:t xml:space="preserve"> segmental</w:t>
      </w:r>
      <w:r w:rsidRPr="006D3CAD">
        <w:t xml:space="preserve"> nerve gap</w:t>
      </w:r>
      <w:r w:rsidR="00FE32E6" w:rsidRPr="006D3CAD">
        <w:t>. In order to investigate the</w:t>
      </w:r>
      <w:r w:rsidR="00877977" w:rsidRPr="006D3CAD">
        <w:t xml:space="preserve"> outcomes of</w:t>
      </w:r>
      <w:r w:rsidR="00FE32E6" w:rsidRPr="006D3CAD">
        <w:t xml:space="preserve"> surgical or pharmacological </w:t>
      </w:r>
      <w:r w:rsidRPr="006D3CAD">
        <w:t xml:space="preserve">experimental treatment options, the rat </w:t>
      </w:r>
      <w:r w:rsidR="001F7597" w:rsidRPr="006D3CAD">
        <w:t xml:space="preserve">sciatic nerve </w:t>
      </w:r>
      <w:r w:rsidRPr="006D3CAD">
        <w:t xml:space="preserve">model is often used as a bioassay. </w:t>
      </w:r>
      <w:r w:rsidR="009C1805" w:rsidRPr="006D3CAD">
        <w:t>There</w:t>
      </w:r>
      <w:r w:rsidRPr="006D3CAD">
        <w:t xml:space="preserve"> are a variety of outcome measurements used in rat models to determine the extent of nerve regeneration. The maximum output force of the target muscle </w:t>
      </w:r>
      <w:r w:rsidRPr="006D3CAD">
        <w:lastRenderedPageBreak/>
        <w:t xml:space="preserve">remains the most relevant outcome for clinical translation of experimental therapies. Isometric force measurement of tetanic muscle contraction has previously been described as a reproducible and valid technique for evaluating </w:t>
      </w:r>
      <w:r w:rsidR="009C1805" w:rsidRPr="006D3CAD">
        <w:t xml:space="preserve">motor recovery </w:t>
      </w:r>
      <w:r w:rsidRPr="006D3CAD">
        <w:t xml:space="preserve">after </w:t>
      </w:r>
      <w:r w:rsidR="00C316A6" w:rsidRPr="006D3CAD">
        <w:t xml:space="preserve">nerve </w:t>
      </w:r>
      <w:r w:rsidR="008D1AAA" w:rsidRPr="006D3CAD">
        <w:t>injury or repair</w:t>
      </w:r>
      <w:r w:rsidR="00C316A6" w:rsidRPr="006D3CAD">
        <w:t xml:space="preserve"> in both</w:t>
      </w:r>
      <w:r w:rsidRPr="006D3CAD">
        <w:t xml:space="preserve"> rat and rabbit model</w:t>
      </w:r>
      <w:r w:rsidR="009C1805" w:rsidRPr="006D3CAD">
        <w:t>s</w:t>
      </w:r>
      <w:r w:rsidRPr="006D3CAD">
        <w:t xml:space="preserve">. In this </w:t>
      </w:r>
      <w:r w:rsidR="009C1805" w:rsidRPr="006D3CAD">
        <w:t>video</w:t>
      </w:r>
      <w:r w:rsidRPr="006D3CAD">
        <w:t xml:space="preserve">, we will provide a step-by-step instruction of this </w:t>
      </w:r>
      <w:r w:rsidR="009C1805" w:rsidRPr="006D3CAD">
        <w:t>in</w:t>
      </w:r>
      <w:r w:rsidRPr="006D3CAD">
        <w:t xml:space="preserve">valuable procedure for assessment of functional recovery of the tibialis anterior muscle in a rat sciatic nerve defect model using </w:t>
      </w:r>
      <w:r w:rsidR="009C1805" w:rsidRPr="006D3CAD">
        <w:t>optimized</w:t>
      </w:r>
      <w:r w:rsidRPr="006D3CAD">
        <w:t xml:space="preserve"> parameters. We will describe the necessary pre-surgical preparations</w:t>
      </w:r>
      <w:r w:rsidR="009C1805" w:rsidRPr="006D3CAD">
        <w:t xml:space="preserve"> in addition to the surgical </w:t>
      </w:r>
      <w:r w:rsidRPr="006D3CAD">
        <w:t xml:space="preserve">approach and dissection of the common peroneal nerve and tibialis anterior muscle tendon. </w:t>
      </w:r>
      <w:r w:rsidR="009C1805" w:rsidRPr="006D3CAD">
        <w:t>The</w:t>
      </w:r>
      <w:r w:rsidRPr="006D3CAD">
        <w:t xml:space="preserve"> isometric tetanic force measurement</w:t>
      </w:r>
      <w:r w:rsidR="009C1805" w:rsidRPr="006D3CAD">
        <w:t xml:space="preserve"> technique</w:t>
      </w:r>
      <w:r w:rsidRPr="006D3CAD">
        <w:t xml:space="preserve"> will be </w:t>
      </w:r>
      <w:r w:rsidR="00DB17F0" w:rsidRPr="006D3CAD">
        <w:t xml:space="preserve">detailed. </w:t>
      </w:r>
      <w:r w:rsidR="009C1805" w:rsidRPr="006D3CAD">
        <w:t>Determining</w:t>
      </w:r>
      <w:r w:rsidR="00812710" w:rsidRPr="006D3CAD">
        <w:t xml:space="preserve"> the optimal</w:t>
      </w:r>
      <w:r w:rsidRPr="006D3CAD">
        <w:t xml:space="preserve"> muscle length and</w:t>
      </w:r>
      <w:r w:rsidR="00812710" w:rsidRPr="006D3CAD">
        <w:t xml:space="preserve"> stimulus pulse</w:t>
      </w:r>
      <w:r w:rsidRPr="006D3CAD">
        <w:t xml:space="preserve"> frequency</w:t>
      </w:r>
      <w:r w:rsidR="009C1805" w:rsidRPr="006D3CAD">
        <w:t xml:space="preserve"> is explained </w:t>
      </w:r>
      <w:r w:rsidRPr="006D3CAD">
        <w:t>and measuring the maximum tetanic muscle contraction</w:t>
      </w:r>
      <w:r w:rsidR="009C1805" w:rsidRPr="006D3CAD">
        <w:t xml:space="preserve"> is demonstrated</w:t>
      </w:r>
      <w:r w:rsidRPr="006D3CAD">
        <w:t xml:space="preserve">. </w:t>
      </w:r>
    </w:p>
    <w:p w14:paraId="18DA024A" w14:textId="77777777" w:rsidR="006D3CAD" w:rsidRPr="006D3CAD" w:rsidRDefault="006D3CAD" w:rsidP="001E5602">
      <w:pPr>
        <w:contextualSpacing/>
      </w:pPr>
    </w:p>
    <w:p w14:paraId="4C642E40" w14:textId="49650FEC" w:rsidR="001F1B8B" w:rsidRPr="006D3CAD" w:rsidRDefault="006305D7" w:rsidP="001E5602">
      <w:pPr>
        <w:contextualSpacing/>
        <w:rPr>
          <w:color w:val="808080"/>
        </w:rPr>
      </w:pPr>
      <w:r w:rsidRPr="006D3CAD">
        <w:rPr>
          <w:b/>
        </w:rPr>
        <w:t>INTRODUCTION</w:t>
      </w:r>
      <w:r w:rsidRPr="006D3CAD">
        <w:rPr>
          <w:b/>
          <w:bCs/>
        </w:rPr>
        <w:t>:</w:t>
      </w:r>
      <w:r w:rsidRPr="006D3CAD">
        <w:t xml:space="preserve"> </w:t>
      </w:r>
    </w:p>
    <w:p w14:paraId="4C8A1776" w14:textId="415A0FC5" w:rsidR="008521E2" w:rsidRPr="006D3CAD" w:rsidRDefault="00D24031" w:rsidP="001E5602">
      <w:pPr>
        <w:contextualSpacing/>
        <w:rPr>
          <w:color w:val="auto"/>
        </w:rPr>
      </w:pPr>
      <w:r w:rsidRPr="006D3CAD">
        <w:rPr>
          <w:color w:val="auto"/>
        </w:rPr>
        <w:t xml:space="preserve">Loss of motor function following traumatic peripheral nerve injury has a significant impact on the quality of life </w:t>
      </w:r>
      <w:r w:rsidR="00D20900" w:rsidRPr="006D3CAD">
        <w:rPr>
          <w:color w:val="auto"/>
        </w:rPr>
        <w:t xml:space="preserve">and socioeconomic status </w:t>
      </w:r>
      <w:r w:rsidRPr="006D3CAD">
        <w:rPr>
          <w:color w:val="auto"/>
        </w:rPr>
        <w:t>of patients</w:t>
      </w:r>
      <w:r w:rsidR="001F7597" w:rsidRPr="006D3CAD">
        <w:rPr>
          <w:color w:val="auto"/>
        </w:rPr>
        <w:fldChar w:fldCharType="begin">
          <w:fldData xml:space="preserve">PEVuZE5vdGU+PENpdGU+PEF1dGhvcj5UYXlsb3I8L0F1dGhvcj48WWVhcj4yMDA4PC9ZZWFyPjxS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</w:fldData>
        </w:fldChar>
      </w:r>
      <w:r w:rsidR="0011237F" w:rsidRPr="006D3CAD">
        <w:rPr>
          <w:color w:val="auto"/>
        </w:rPr>
        <w:instrText xml:space="preserve"> ADDIN EN.CITE </w:instrText>
      </w:r>
      <w:r w:rsidR="0011237F" w:rsidRPr="006D3CAD">
        <w:rPr>
          <w:color w:val="auto"/>
        </w:rPr>
        <w:fldChar w:fldCharType="begin">
          <w:fldData xml:space="preserve">PEVuZE5vdGU+PENpdGU+PEF1dGhvcj5UYXlsb3I8L0F1dGhvcj48WWVhcj4yMDA4PC9ZZWFyPjxS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</w:fldData>
        </w:fldChar>
      </w:r>
      <w:r w:rsidR="0011237F" w:rsidRPr="006D3CAD">
        <w:rPr>
          <w:color w:val="auto"/>
        </w:rPr>
        <w:instrText xml:space="preserve"> ADDIN EN.CITE.DATA </w:instrText>
      </w:r>
      <w:r w:rsidR="0011237F" w:rsidRPr="006D3CAD">
        <w:rPr>
          <w:color w:val="auto"/>
        </w:rPr>
      </w:r>
      <w:r w:rsidR="0011237F" w:rsidRPr="006D3CAD">
        <w:rPr>
          <w:color w:val="auto"/>
        </w:rPr>
        <w:fldChar w:fldCharType="end"/>
      </w:r>
      <w:r w:rsidR="001F7597" w:rsidRPr="006D3CAD">
        <w:rPr>
          <w:color w:val="auto"/>
        </w:rPr>
      </w:r>
      <w:r w:rsidR="001F7597" w:rsidRPr="006D3CAD">
        <w:rPr>
          <w:color w:val="auto"/>
        </w:rPr>
        <w:fldChar w:fldCharType="separate"/>
      </w:r>
      <w:r w:rsidR="0011237F" w:rsidRPr="006D3CAD">
        <w:rPr>
          <w:noProof/>
          <w:color w:val="auto"/>
          <w:vertAlign w:val="superscript"/>
        </w:rPr>
        <w:t>1-3</w:t>
      </w:r>
      <w:r w:rsidR="001F7597" w:rsidRPr="006D3CAD">
        <w:rPr>
          <w:color w:val="auto"/>
        </w:rPr>
        <w:fldChar w:fldCharType="end"/>
      </w:r>
      <w:r w:rsidR="006F3117" w:rsidRPr="006D3CAD">
        <w:rPr>
          <w:color w:val="auto"/>
        </w:rPr>
        <w:t>.</w:t>
      </w:r>
      <w:r w:rsidR="002F6616" w:rsidRPr="006D3CAD">
        <w:rPr>
          <w:color w:val="auto"/>
        </w:rPr>
        <w:t xml:space="preserve"> </w:t>
      </w:r>
      <w:r w:rsidR="00F960C9" w:rsidRPr="006D3CAD">
        <w:rPr>
          <w:color w:val="auto"/>
        </w:rPr>
        <w:t>T</w:t>
      </w:r>
      <w:r w:rsidR="00D20900" w:rsidRPr="006D3CAD">
        <w:rPr>
          <w:color w:val="auto"/>
        </w:rPr>
        <w:t xml:space="preserve">he prognosis of </w:t>
      </w:r>
      <w:r w:rsidR="00D5626F" w:rsidRPr="006D3CAD">
        <w:rPr>
          <w:color w:val="auto"/>
        </w:rPr>
        <w:t xml:space="preserve">this </w:t>
      </w:r>
      <w:r w:rsidR="00F2290E" w:rsidRPr="006D3CAD">
        <w:rPr>
          <w:color w:val="auto"/>
        </w:rPr>
        <w:t xml:space="preserve">patient </w:t>
      </w:r>
      <w:r w:rsidR="00D5626F" w:rsidRPr="006D3CAD">
        <w:rPr>
          <w:color w:val="auto"/>
        </w:rPr>
        <w:t>population</w:t>
      </w:r>
      <w:r w:rsidR="00D20900" w:rsidRPr="006D3CAD">
        <w:rPr>
          <w:color w:val="auto"/>
        </w:rPr>
        <w:t xml:space="preserve"> remains poor</w:t>
      </w:r>
      <w:r w:rsidR="00F960C9" w:rsidRPr="006D3CAD">
        <w:rPr>
          <w:color w:val="auto"/>
        </w:rPr>
        <w:t xml:space="preserve"> due to minimal improvements in surgical technique</w:t>
      </w:r>
      <w:r w:rsidR="008521E2" w:rsidRPr="006D3CAD">
        <w:rPr>
          <w:color w:val="auto"/>
        </w:rPr>
        <w:t>s</w:t>
      </w:r>
      <w:r w:rsidR="00F2290E" w:rsidRPr="006D3CAD">
        <w:rPr>
          <w:color w:val="auto"/>
        </w:rPr>
        <w:t xml:space="preserve"> over the years</w:t>
      </w:r>
      <w:r w:rsidR="002F6616" w:rsidRPr="006D3CAD">
        <w:rPr>
          <w:color w:val="auto"/>
        </w:rPr>
        <w:fldChar w:fldCharType="begin"/>
      </w:r>
      <w:r w:rsidR="0011237F" w:rsidRPr="006D3CAD">
        <w:rPr>
          <w:color w:val="auto"/>
        </w:rPr>
        <w:instrText xml:space="preserve"> ADDIN EN.CITE &lt;EndNote&gt;&lt;Cite&gt;&lt;Author&gt;Grinsell&lt;/Author&gt;&lt;Year&gt;2014&lt;/Year&gt;&lt;RecNum&gt;5&lt;/RecNum&gt;&lt;DisplayText&gt;&lt;style face="superscript"&gt;4&lt;/style&gt;&lt;/DisplayText&gt;&lt;record&gt;&lt;rec-number&gt;5&lt;/rec-number&gt;&lt;foreign-keys&gt;&lt;key app="EN" db-id="0xt559wpl2w9toe0wxpvw9fmze20r05zz9pe" timestamp="1592793019"&gt;5&lt;/key&gt;&lt;/foreign-keys&gt;&lt;ref-type name="Journal Article"&gt;17&lt;/ref-type&gt;&lt;contributors&gt;&lt;authors&gt;&lt;author&gt;Grinsell, D.&lt;/author&gt;&lt;author&gt;Keating, C. P.&lt;/author&gt;&lt;/authors&gt;&lt;/contributors&gt;&lt;auth-address&gt;Plastic and Reconstructive Surgery Unit, St. Vincent&amp;apos;s Hospital, 41 Victoria Parade, Fitzroy, Melbourne, VIC 3065, Australia.&lt;/auth-address&gt;&lt;titles&gt;&lt;title&gt;Peripheral nerve reconstruction after injury: a review of clinical and experimental therapies&lt;/title&gt;&lt;secondary-title&gt;Biomed Res Int&lt;/secondary-title&gt;&lt;/titles&gt;&lt;periodical&gt;&lt;full-title&gt;Biomed Res Int&lt;/full-title&gt;&lt;/periodical&gt;&lt;pages&gt;698256&lt;/pages&gt;&lt;volume&gt;2014&lt;/volume&gt;&lt;edition&gt;2014/10/03&lt;/edition&gt;&lt;keywords&gt;&lt;keyword&gt;Animals&lt;/keyword&gt;&lt;keyword&gt;Humans&lt;/keyword&gt;&lt;keyword&gt;Nerve Regeneration&lt;/keyword&gt;&lt;keyword&gt;Peripheral Nerve Injuries/physiopathology/*surgery&lt;/keyword&gt;&lt;keyword&gt;Peripheral Nerves/pathology/physiopathology&lt;/keyword&gt;&lt;keyword&gt;Reconstructive Surgical Procedures/*methods&lt;/keyword&gt;&lt;keyword&gt;Recovery of Function&lt;/keyword&gt;&lt;keyword&gt;Translational Medical Research&lt;/keyword&gt;&lt;/keywords&gt;&lt;dates&gt;&lt;year&gt;2014&lt;/year&gt;&lt;/dates&gt;&lt;isbn&gt;2314-6141 (Electronic)&lt;/isbn&gt;&lt;accession-num&gt;25276813&lt;/accession-num&gt;&lt;urls&gt;&lt;related-urls&gt;&lt;url&gt;https://www.ncbi.nlm.nih.gov/pubmed/25276813&lt;/url&gt;&lt;/related-urls&gt;&lt;/urls&gt;&lt;custom2&gt;PMC4167952&lt;/custom2&gt;&lt;electronic-resource-num&gt;10.1155/2014/698256&lt;/electronic-resource-num&gt;&lt;/record&gt;&lt;/Cite&gt;&lt;/EndNote&gt;</w:instrText>
      </w:r>
      <w:r w:rsidR="002F6616" w:rsidRPr="006D3CAD">
        <w:rPr>
          <w:color w:val="auto"/>
        </w:rPr>
        <w:fldChar w:fldCharType="separate"/>
      </w:r>
      <w:r w:rsidR="0011237F" w:rsidRPr="006D3CAD">
        <w:rPr>
          <w:noProof/>
          <w:color w:val="auto"/>
          <w:vertAlign w:val="superscript"/>
        </w:rPr>
        <w:t>4</w:t>
      </w:r>
      <w:r w:rsidR="002F6616" w:rsidRPr="006D3CAD">
        <w:rPr>
          <w:color w:val="auto"/>
        </w:rPr>
        <w:fldChar w:fldCharType="end"/>
      </w:r>
      <w:r w:rsidR="006F3117" w:rsidRPr="006D3CAD">
        <w:rPr>
          <w:color w:val="auto"/>
        </w:rPr>
        <w:t>.</w:t>
      </w:r>
      <w:r w:rsidR="00D20900" w:rsidRPr="006D3CAD">
        <w:rPr>
          <w:color w:val="auto"/>
        </w:rPr>
        <w:t xml:space="preserve"> </w:t>
      </w:r>
      <w:r w:rsidR="00F960C9" w:rsidRPr="006D3CAD">
        <w:rPr>
          <w:color w:val="auto"/>
        </w:rPr>
        <w:t>Direct end-to-end</w:t>
      </w:r>
      <w:r w:rsidR="00D20900" w:rsidRPr="006D3CAD">
        <w:rPr>
          <w:color w:val="auto"/>
        </w:rPr>
        <w:t xml:space="preserve"> tension-free </w:t>
      </w:r>
      <w:r w:rsidR="00F960C9" w:rsidRPr="006D3CAD">
        <w:rPr>
          <w:color w:val="auto"/>
        </w:rPr>
        <w:t>epineural repair</w:t>
      </w:r>
      <w:r w:rsidR="008521E2" w:rsidRPr="006D3CAD">
        <w:rPr>
          <w:color w:val="auto"/>
        </w:rPr>
        <w:t xml:space="preserve"> forms</w:t>
      </w:r>
      <w:r w:rsidR="00D20900" w:rsidRPr="006D3CAD">
        <w:rPr>
          <w:color w:val="auto"/>
        </w:rPr>
        <w:t xml:space="preserve"> the </w:t>
      </w:r>
      <w:r w:rsidR="00D5626F" w:rsidRPr="006D3CAD">
        <w:rPr>
          <w:color w:val="auto"/>
        </w:rPr>
        <w:t>gold standard surgical reconstruction</w:t>
      </w:r>
      <w:r w:rsidR="00AF30E7" w:rsidRPr="006D3CAD">
        <w:rPr>
          <w:color w:val="auto"/>
        </w:rPr>
        <w:t xml:space="preserve">. </w:t>
      </w:r>
      <w:r w:rsidR="008521E2" w:rsidRPr="006D3CAD">
        <w:rPr>
          <w:color w:val="auto"/>
        </w:rPr>
        <w:t>However, i</w:t>
      </w:r>
      <w:r w:rsidR="00AF30E7" w:rsidRPr="006D3CAD">
        <w:rPr>
          <w:color w:val="auto"/>
        </w:rPr>
        <w:t xml:space="preserve">n cases with extended nerve gaps </w:t>
      </w:r>
      <w:r w:rsidR="000543AD" w:rsidRPr="006D3CAD">
        <w:rPr>
          <w:color w:val="auto"/>
        </w:rPr>
        <w:t xml:space="preserve">interposition of </w:t>
      </w:r>
      <w:r w:rsidR="00AF30E7" w:rsidRPr="006D3CAD">
        <w:rPr>
          <w:color w:val="auto"/>
        </w:rPr>
        <w:t>an autologous nerve graft</w:t>
      </w:r>
      <w:r w:rsidR="00D5626F" w:rsidRPr="006D3CAD">
        <w:rPr>
          <w:color w:val="auto"/>
        </w:rPr>
        <w:t xml:space="preserve"> has proven to be superior</w:t>
      </w:r>
      <w:r w:rsidR="002F6616" w:rsidRPr="006D3CAD">
        <w:fldChar w:fldCharType="begin">
          <w:fldData xml:space="preserve">PEVuZE5vdGU+PENpdGU+PEF1dGhvcj5UZXJ6aXM8L0F1dGhvcj48WWVhcj4xOTc1PC9ZZWFyPjxS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</w:fldData>
        </w:fldChar>
      </w:r>
      <w:r w:rsidR="0011237F" w:rsidRPr="006D3CAD">
        <w:instrText xml:space="preserve"> ADDIN EN.CITE </w:instrText>
      </w:r>
      <w:r w:rsidR="0011237F" w:rsidRPr="006D3CAD">
        <w:fldChar w:fldCharType="begin">
          <w:fldData xml:space="preserve">PEVuZE5vdGU+PENpdGU+PEF1dGhvcj5UZXJ6aXM8L0F1dGhvcj48WWVhcj4xOTc1PC9ZZWFyPjxS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</w:fldData>
        </w:fldChar>
      </w:r>
      <w:r w:rsidR="0011237F" w:rsidRPr="006D3CAD">
        <w:instrText xml:space="preserve"> ADDIN EN.CITE.DATA </w:instrText>
      </w:r>
      <w:r w:rsidR="0011237F" w:rsidRPr="006D3CAD">
        <w:fldChar w:fldCharType="end"/>
      </w:r>
      <w:r w:rsidR="002F6616" w:rsidRPr="006D3CAD">
        <w:fldChar w:fldCharType="separate"/>
      </w:r>
      <w:r w:rsidR="0011237F" w:rsidRPr="006D3CAD">
        <w:rPr>
          <w:noProof/>
          <w:vertAlign w:val="superscript"/>
        </w:rPr>
        <w:t>5,6</w:t>
      </w:r>
      <w:r w:rsidR="002F6616" w:rsidRPr="006D3CAD">
        <w:fldChar w:fldCharType="end"/>
      </w:r>
      <w:r w:rsidR="006F3117" w:rsidRPr="006D3CAD">
        <w:t>.</w:t>
      </w:r>
      <w:r w:rsidR="00F2290E" w:rsidRPr="006D3CAD">
        <w:t xml:space="preserve"> </w:t>
      </w:r>
      <w:r w:rsidR="000543AD" w:rsidRPr="006D3CAD">
        <w:rPr>
          <w:color w:val="auto"/>
        </w:rPr>
        <w:t xml:space="preserve">The associated donor </w:t>
      </w:r>
      <w:r w:rsidR="008521E2" w:rsidRPr="006D3CAD">
        <w:rPr>
          <w:color w:val="auto"/>
        </w:rPr>
        <w:t xml:space="preserve">site </w:t>
      </w:r>
      <w:r w:rsidR="000543AD" w:rsidRPr="006D3CAD">
        <w:rPr>
          <w:color w:val="auto"/>
        </w:rPr>
        <w:t xml:space="preserve">morbidity </w:t>
      </w:r>
      <w:r w:rsidR="00DB17F0" w:rsidRPr="006D3CAD">
        <w:rPr>
          <w:color w:val="auto"/>
        </w:rPr>
        <w:t xml:space="preserve">and limited availability </w:t>
      </w:r>
      <w:r w:rsidR="00D5626F" w:rsidRPr="006D3CAD">
        <w:rPr>
          <w:color w:val="auto"/>
        </w:rPr>
        <w:t xml:space="preserve">of autologous nerve grafts </w:t>
      </w:r>
      <w:r w:rsidR="00DB17F0" w:rsidRPr="006D3CAD">
        <w:rPr>
          <w:color w:val="auto"/>
        </w:rPr>
        <w:t>have</w:t>
      </w:r>
      <w:r w:rsidR="000543AD" w:rsidRPr="006D3CAD">
        <w:rPr>
          <w:color w:val="auto"/>
        </w:rPr>
        <w:t xml:space="preserve"> imposed the need</w:t>
      </w:r>
      <w:r w:rsidR="008521E2" w:rsidRPr="006D3CAD">
        <w:rPr>
          <w:color w:val="auto"/>
        </w:rPr>
        <w:t xml:space="preserve"> for</w:t>
      </w:r>
      <w:r w:rsidR="006E09D2" w:rsidRPr="006D3CAD">
        <w:rPr>
          <w:color w:val="auto"/>
        </w:rPr>
        <w:t xml:space="preserve"> </w:t>
      </w:r>
      <w:r w:rsidR="000543AD" w:rsidRPr="006D3CAD">
        <w:rPr>
          <w:color w:val="auto"/>
        </w:rPr>
        <w:t xml:space="preserve">alternative </w:t>
      </w:r>
      <w:r w:rsidR="00AB73E9" w:rsidRPr="006D3CAD">
        <w:rPr>
          <w:color w:val="auto"/>
        </w:rPr>
        <w:t>techniques</w:t>
      </w:r>
      <w:r w:rsidR="006E09D2" w:rsidRPr="006D3CAD">
        <w:fldChar w:fldCharType="begin"/>
      </w:r>
      <w:r w:rsidR="0011237F" w:rsidRPr="006D3CAD">
        <w:instrText xml:space="preserve"> ADDIN EN.CITE &lt;EndNote&gt;&lt;Cite&gt;&lt;Author&gt;Wood&lt;/Author&gt;&lt;Year&gt;2011&lt;/Year&gt;&lt;RecNum&gt;312&lt;/RecNum&gt;&lt;DisplayText&gt;&lt;style face="superscript"&gt;7,8&lt;/style&gt;&lt;/DisplayText&gt;&lt;record&gt;&lt;rec-number&gt;312&lt;/rec-number&gt;&lt;foreign-keys&gt;&lt;key app="EN" db-id="pxftz9dx2tpsfqe0zwqppdezvvv25xdfdpfx" timestamp="1570638732"&gt;312&lt;/key&gt;&lt;/foreign-keys&gt;&lt;ref-type name="Journal Article"&gt;17&lt;/ref-type&gt;&lt;contributors&gt;&lt;authors&gt;&lt;author&gt;Wood, Matthew D&lt;/author&gt;&lt;author&gt;Kemp, Stephen WP&lt;/author&gt;&lt;author&gt;Weber, Christine&lt;/author&gt;&lt;author&gt;Borschel, Gregory H&lt;/author&gt;&lt;author&gt;Gordon, Tessa&lt;/author&gt;&lt;/authors&gt;&lt;/contributors&gt;&lt;titles&gt;&lt;title&gt;Outcome measures of peripheral nerve regeneration&lt;/title&gt;&lt;secondary-title&gt;Annals of Anatomy-Anatomischer Anzeiger&lt;/secondary-title&gt;&lt;/titles&gt;&lt;periodical&gt;&lt;full-title&gt;Annals of Anatomy-Anatomischer Anzeiger&lt;/full-title&gt;&lt;/periodical&gt;&lt;pages&gt;321-333&lt;/pages&gt;&lt;volume&gt;193&lt;/volume&gt;&lt;number&gt;4&lt;/number&gt;&lt;dates&gt;&lt;year&gt;2011&lt;/year&gt;&lt;/dates&gt;&lt;isbn&gt;0940-9602&lt;/isbn&gt;&lt;urls&gt;&lt;/urls&gt;&lt;/record&gt;&lt;/Cite&gt;&lt;Cite&gt;&lt;Author&gt;Alvites&lt;/Author&gt;&lt;Year&gt;2018&lt;/Year&gt;&lt;RecNum&gt;7&lt;/RecNum&gt;&lt;record&gt;&lt;rec-number&gt;7&lt;/rec-number&gt;&lt;foreign-keys&gt;&lt;key app="EN" db-id="pxftz9dx2tpsfqe0zwqppdezvvv25xdfdpfx" timestamp="1569530945"&gt;7&lt;/key&gt;&lt;/foreign-keys&gt;&lt;ref-type name="Journal Article"&gt;17&lt;/ref-type&gt;&lt;contributors&gt;&lt;authors&gt;&lt;author&gt;Alvites, Rui&lt;/author&gt;&lt;author&gt;Rita Caseiro, Ana&lt;/author&gt;&lt;author&gt;Santos Pedrosa, Sílvia&lt;/author&gt;&lt;author&gt;Vieira Branquinho, Mariana&lt;/author&gt;&lt;author&gt;Ronchi, Giulia&lt;/author&gt;&lt;author&gt;Geuna, Stefano&lt;/author&gt;&lt;author&gt;Varejão, Artur SP&lt;/author&gt;&lt;author&gt;Colette Maurício, Ana&lt;/author&gt;&lt;/authors&gt;&lt;/contributors&gt;&lt;titles&gt;&lt;title&gt;Peripheral nerve injury and axonotmesis: State of the art and recent advances&lt;/title&gt;&lt;secondary-title&gt;Cogent Medicine&lt;/secondary-title&gt;&lt;/titles&gt;&lt;periodical&gt;&lt;full-title&gt;Cogent Medicine&lt;/full-title&gt;&lt;/periodical&gt;&lt;pages&gt;1466404&lt;/pages&gt;&lt;volume&gt;5&lt;/volume&gt;&lt;number&gt;1&lt;/number&gt;&lt;dates&gt;&lt;year&gt;2018&lt;/year&gt;&lt;/dates&gt;&lt;isbn&gt;2331-205X&lt;/isbn&gt;&lt;urls&gt;&lt;/urls&gt;&lt;/record&gt;&lt;/Cite&gt;&lt;/EndNote&gt;</w:instrText>
      </w:r>
      <w:r w:rsidR="006E09D2" w:rsidRPr="006D3CAD">
        <w:fldChar w:fldCharType="separate"/>
      </w:r>
      <w:r w:rsidR="0011237F" w:rsidRPr="006D3CAD">
        <w:rPr>
          <w:noProof/>
          <w:vertAlign w:val="superscript"/>
        </w:rPr>
        <w:t>7,8</w:t>
      </w:r>
      <w:r w:rsidR="006E09D2" w:rsidRPr="006D3CAD">
        <w:fldChar w:fldCharType="end"/>
      </w:r>
      <w:r w:rsidR="006F3117" w:rsidRPr="006D3CAD">
        <w:t>.</w:t>
      </w:r>
    </w:p>
    <w:p w14:paraId="574AE46C" w14:textId="77777777" w:rsidR="00B01885" w:rsidRPr="006D3CAD" w:rsidRDefault="00B01885" w:rsidP="001E5602">
      <w:pPr>
        <w:contextualSpacing/>
        <w:rPr>
          <w:color w:val="auto"/>
        </w:rPr>
      </w:pPr>
    </w:p>
    <w:p w14:paraId="3C6589F0" w14:textId="63936EB2" w:rsidR="00FB0F32" w:rsidRPr="006D3CAD" w:rsidRDefault="00AB73E9" w:rsidP="001E5602">
      <w:pPr>
        <w:contextualSpacing/>
        <w:rPr>
          <w:color w:val="auto"/>
        </w:rPr>
      </w:pPr>
      <w:r w:rsidRPr="006D3CAD">
        <w:rPr>
          <w:color w:val="auto"/>
        </w:rPr>
        <w:t xml:space="preserve">Experimental animal models have been used </w:t>
      </w:r>
      <w:r w:rsidR="00F2290E" w:rsidRPr="006D3CAD">
        <w:rPr>
          <w:color w:val="auto"/>
        </w:rPr>
        <w:t>to elucidate the mechanism</w:t>
      </w:r>
      <w:r w:rsidRPr="006D3CAD">
        <w:rPr>
          <w:color w:val="auto"/>
        </w:rPr>
        <w:t xml:space="preserve"> of peripheral nerve regeneration and to evaluate </w:t>
      </w:r>
      <w:r w:rsidR="00032569" w:rsidRPr="006D3CAD">
        <w:rPr>
          <w:color w:val="auto"/>
        </w:rPr>
        <w:t>outcomes of a variety</w:t>
      </w:r>
      <w:r w:rsidR="005575AA" w:rsidRPr="006D3CAD">
        <w:rPr>
          <w:color w:val="auto"/>
        </w:rPr>
        <w:t xml:space="preserve"> of</w:t>
      </w:r>
      <w:r w:rsidR="00032569" w:rsidRPr="006D3CAD">
        <w:rPr>
          <w:color w:val="auto"/>
        </w:rPr>
        <w:t xml:space="preserve"> </w:t>
      </w:r>
      <w:r w:rsidR="005575AA" w:rsidRPr="006D3CAD">
        <w:rPr>
          <w:color w:val="auto"/>
        </w:rPr>
        <w:t xml:space="preserve">reconstructive </w:t>
      </w:r>
      <w:r w:rsidRPr="006D3CAD">
        <w:rPr>
          <w:color w:val="auto"/>
        </w:rPr>
        <w:t>and pharmacological treatment</w:t>
      </w:r>
      <w:r w:rsidR="00F2290E" w:rsidRPr="006D3CAD">
        <w:rPr>
          <w:color w:val="auto"/>
        </w:rPr>
        <w:t xml:space="preserve"> options</w:t>
      </w:r>
      <w:r w:rsidR="00230345" w:rsidRPr="006D3CAD">
        <w:fldChar w:fldCharType="begin">
          <w:fldData xml:space="preserve">PEVuZE5vdGU+PENpdGU+PEF1dGhvcj5BbHZpdGVzPC9BdXRob3I+PFllYXI+MjAxODwvWWVhcj48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</w:fldData>
        </w:fldChar>
      </w:r>
      <w:r w:rsidR="0011237F" w:rsidRPr="006D3CAD">
        <w:instrText xml:space="preserve"> ADDIN EN.CITE </w:instrText>
      </w:r>
      <w:r w:rsidR="0011237F" w:rsidRPr="006D3CAD">
        <w:fldChar w:fldCharType="begin">
          <w:fldData xml:space="preserve">PEVuZE5vdGU+PENpdGU+PEF1dGhvcj5BbHZpdGVzPC9BdXRob3I+PFllYXI+MjAxODwvWWVhcj48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</w:fldData>
        </w:fldChar>
      </w:r>
      <w:r w:rsidR="0011237F" w:rsidRPr="006D3CAD">
        <w:instrText xml:space="preserve"> ADDIN EN.CITE.DATA </w:instrText>
      </w:r>
      <w:r w:rsidR="0011237F" w:rsidRPr="006D3CAD">
        <w:fldChar w:fldCharType="end"/>
      </w:r>
      <w:r w:rsidR="00230345" w:rsidRPr="006D3CAD">
        <w:fldChar w:fldCharType="separate"/>
      </w:r>
      <w:r w:rsidR="0011237F" w:rsidRPr="006D3CAD">
        <w:rPr>
          <w:noProof/>
          <w:vertAlign w:val="superscript"/>
        </w:rPr>
        <w:t>8,9</w:t>
      </w:r>
      <w:r w:rsidR="00230345" w:rsidRPr="006D3CAD">
        <w:fldChar w:fldCharType="end"/>
      </w:r>
      <w:r w:rsidR="00230345" w:rsidRPr="006D3CAD">
        <w:t xml:space="preserve">. </w:t>
      </w:r>
      <w:r w:rsidR="00FB0F32" w:rsidRPr="006D3CAD">
        <w:rPr>
          <w:color w:val="auto"/>
        </w:rPr>
        <w:t>The rat sciatic nerve model is the most frequently used animal model</w:t>
      </w:r>
      <w:r w:rsidR="0074342A" w:rsidRPr="006D3CAD">
        <w:rPr>
          <w:color w:val="auto"/>
        </w:rPr>
        <w:fldChar w:fldCharType="begin"/>
      </w:r>
      <w:r w:rsidR="0011237F" w:rsidRPr="006D3CAD">
        <w:rPr>
          <w:color w:val="auto"/>
        </w:rPr>
        <w:instrText xml:space="preserve"> ADDIN EN.CITE &lt;EndNote&gt;&lt;Cite&gt;&lt;Author&gt;Irintchev&lt;/Author&gt;&lt;Year&gt;2011&lt;/Year&gt;&lt;RecNum&gt;6&lt;/RecNum&gt;&lt;DisplayText&gt;&lt;style face="superscript"&gt;10&lt;/style&gt;&lt;/DisplayText&gt;&lt;record&gt;&lt;rec-number&gt;6&lt;/rec-number&gt;&lt;foreign-keys&gt;&lt;key app="EN" db-id="0xt559wpl2w9toe0wxpvw9fmze20r05zz9pe" timestamp="1592830662"&gt;6&lt;/key&gt;&lt;/foreign-keys&gt;&lt;ref-type name="Journal Article"&gt;17&lt;/ref-type&gt;&lt;contributors&gt;&lt;authors&gt;&lt;author&gt;Irintchev, A.&lt;/author&gt;&lt;/authors&gt;&lt;/contributors&gt;&lt;auth-address&gt;Neuroscience Laboratory, Department of Otorhinolaryngology, Friedrich Schiller University Jena, Lessingstrasse 2, Jena, Germany. andrey.irintchev@med.uni-jena.de&lt;/auth-address&gt;&lt;titles&gt;&lt;title&gt;Potentials and limitations of peripheral nerve injury models in rodents with particular reference to the femoral nerve&lt;/title&gt;&lt;secondary-title&gt;Ann Anat&lt;/secondary-title&gt;&lt;/titles&gt;&lt;periodical&gt;&lt;full-title&gt;Ann Anat&lt;/full-title&gt;&lt;/periodical&gt;&lt;pages&gt;276-85&lt;/pages&gt;&lt;volume&gt;193&lt;/volume&gt;&lt;number&gt;4&lt;/number&gt;&lt;edition&gt;2011/04/13&lt;/edition&gt;&lt;keywords&gt;&lt;keyword&gt;Animals&lt;/keyword&gt;&lt;keyword&gt;Facial Nerve/physiology&lt;/keyword&gt;&lt;keyword&gt;Facial Nerve Injuries/physiopathology&lt;/keyword&gt;&lt;keyword&gt;Femoral Nerve/*injuries/*physiology&lt;/keyword&gt;&lt;keyword&gt;Lameness, Animal/physiopathology&lt;/keyword&gt;&lt;keyword&gt;Mice&lt;/keyword&gt;&lt;keyword&gt;Models, Animal&lt;/keyword&gt;&lt;keyword&gt;Models, Neurological&lt;/keyword&gt;&lt;keyword&gt;Nerve Regeneration/physiology&lt;/keyword&gt;&lt;keyword&gt;Peripheral Nerve Injuries&lt;/keyword&gt;&lt;keyword&gt;Peripheral Nerves/physiology&lt;/keyword&gt;&lt;keyword&gt;Rats&lt;/keyword&gt;&lt;keyword&gt;Recovery of Function/*physiology&lt;/keyword&gt;&lt;keyword&gt;Sciatic Nerve/injuries/physiology&lt;/keyword&gt;&lt;/keywords&gt;&lt;dates&gt;&lt;year&gt;2011&lt;/year&gt;&lt;pub-dates&gt;&lt;date&gt;Jul&lt;/date&gt;&lt;/pub-dates&gt;&lt;/dates&gt;&lt;isbn&gt;1618-0402 (Electronic)&amp;#xD;0940-9602 (Linking)&lt;/isbn&gt;&lt;accession-num&gt;21481575&lt;/accession-num&gt;&lt;urls&gt;&lt;related-urls&gt;&lt;url&gt;https://www.ncbi.nlm.nih.gov/pubmed/21481575&lt;/url&gt;&lt;/related-urls&gt;&lt;/urls&gt;&lt;electronic-resource-num&gt;10.1016/j.aanat.2011.02.019&lt;/electronic-resource-num&gt;&lt;/record&gt;&lt;/Cite&gt;&lt;/EndNote&gt;</w:instrText>
      </w:r>
      <w:r w:rsidR="0074342A" w:rsidRPr="006D3CAD">
        <w:rPr>
          <w:color w:val="auto"/>
        </w:rPr>
        <w:fldChar w:fldCharType="separate"/>
      </w:r>
      <w:r w:rsidR="0011237F" w:rsidRPr="006D3CAD">
        <w:rPr>
          <w:noProof/>
          <w:color w:val="auto"/>
          <w:vertAlign w:val="superscript"/>
        </w:rPr>
        <w:t>10</w:t>
      </w:r>
      <w:r w:rsidR="0074342A" w:rsidRPr="006D3CAD">
        <w:rPr>
          <w:color w:val="auto"/>
        </w:rPr>
        <w:fldChar w:fldCharType="end"/>
      </w:r>
      <w:r w:rsidR="006F3117" w:rsidRPr="006D3CAD">
        <w:rPr>
          <w:color w:val="auto"/>
        </w:rPr>
        <w:t>.</w:t>
      </w:r>
      <w:r w:rsidR="0074342A" w:rsidRPr="006D3CAD">
        <w:rPr>
          <w:color w:val="auto"/>
        </w:rPr>
        <w:t xml:space="preserve"> </w:t>
      </w:r>
      <w:r w:rsidR="00CC3E79" w:rsidRPr="006D3CAD">
        <w:rPr>
          <w:color w:val="auto"/>
        </w:rPr>
        <w:t>Their</w:t>
      </w:r>
      <w:r w:rsidR="0074342A" w:rsidRPr="006D3CAD">
        <w:rPr>
          <w:color w:val="auto"/>
        </w:rPr>
        <w:t xml:space="preserve"> small</w:t>
      </w:r>
      <w:r w:rsidR="00A530FE" w:rsidRPr="006D3CAD">
        <w:rPr>
          <w:color w:val="auto"/>
        </w:rPr>
        <w:t xml:space="preserve"> size makes </w:t>
      </w:r>
      <w:r w:rsidR="00CC3E79" w:rsidRPr="006D3CAD">
        <w:rPr>
          <w:color w:val="auto"/>
        </w:rPr>
        <w:t>them</w:t>
      </w:r>
      <w:r w:rsidR="00A530FE" w:rsidRPr="006D3CAD">
        <w:rPr>
          <w:color w:val="auto"/>
        </w:rPr>
        <w:t xml:space="preserve"> easy to handle and house</w:t>
      </w:r>
      <w:r w:rsidR="00676925" w:rsidRPr="006D3CAD">
        <w:rPr>
          <w:color w:val="auto"/>
        </w:rPr>
        <w:t xml:space="preserve">. Due to </w:t>
      </w:r>
      <w:r w:rsidR="00CC3E79" w:rsidRPr="006D3CAD">
        <w:rPr>
          <w:color w:val="auto"/>
        </w:rPr>
        <w:t>their</w:t>
      </w:r>
      <w:r w:rsidR="0066537A" w:rsidRPr="006D3CAD">
        <w:rPr>
          <w:color w:val="auto"/>
        </w:rPr>
        <w:t xml:space="preserve"> superlative </w:t>
      </w:r>
      <w:proofErr w:type="spellStart"/>
      <w:r w:rsidR="0066537A" w:rsidRPr="006D3CAD">
        <w:rPr>
          <w:color w:val="auto"/>
        </w:rPr>
        <w:t>neuroregene</w:t>
      </w:r>
      <w:r w:rsidR="00A530FE" w:rsidRPr="006D3CAD">
        <w:rPr>
          <w:color w:val="auto"/>
        </w:rPr>
        <w:t>rative</w:t>
      </w:r>
      <w:proofErr w:type="spellEnd"/>
      <w:r w:rsidR="00A530FE" w:rsidRPr="006D3CAD">
        <w:rPr>
          <w:color w:val="auto"/>
        </w:rPr>
        <w:t xml:space="preserve"> potential</w:t>
      </w:r>
      <w:r w:rsidR="00676925" w:rsidRPr="006D3CAD">
        <w:rPr>
          <w:color w:val="auto"/>
        </w:rPr>
        <w:t>,</w:t>
      </w:r>
      <w:r w:rsidR="00A530FE" w:rsidRPr="006D3CAD">
        <w:rPr>
          <w:color w:val="auto"/>
        </w:rPr>
        <w:t xml:space="preserve"> </w:t>
      </w:r>
      <w:r w:rsidR="005575AA" w:rsidRPr="006D3CAD">
        <w:rPr>
          <w:color w:val="auto"/>
        </w:rPr>
        <w:t xml:space="preserve">the diminished time between intervention and </w:t>
      </w:r>
      <w:r w:rsidR="00676925" w:rsidRPr="006D3CAD">
        <w:rPr>
          <w:color w:val="auto"/>
        </w:rPr>
        <w:t>evaluation of outcome</w:t>
      </w:r>
      <w:r w:rsidR="005575AA" w:rsidRPr="006D3CAD">
        <w:rPr>
          <w:color w:val="auto"/>
        </w:rPr>
        <w:t>s</w:t>
      </w:r>
      <w:r w:rsidR="00676925" w:rsidRPr="006D3CAD">
        <w:rPr>
          <w:color w:val="auto"/>
        </w:rPr>
        <w:t xml:space="preserve"> </w:t>
      </w:r>
      <w:r w:rsidR="005575AA" w:rsidRPr="006D3CAD">
        <w:rPr>
          <w:color w:val="auto"/>
        </w:rPr>
        <w:t xml:space="preserve">can </w:t>
      </w:r>
      <w:r w:rsidR="00BF0292" w:rsidRPr="006D3CAD">
        <w:rPr>
          <w:color w:val="auto"/>
        </w:rPr>
        <w:t>result in relatively</w:t>
      </w:r>
      <w:r w:rsidR="00CC3E79" w:rsidRPr="006D3CAD">
        <w:rPr>
          <w:color w:val="auto"/>
        </w:rPr>
        <w:t xml:space="preserve"> </w:t>
      </w:r>
      <w:r w:rsidR="00A530FE" w:rsidRPr="006D3CAD">
        <w:rPr>
          <w:color w:val="auto"/>
        </w:rPr>
        <w:t>lower costs</w:t>
      </w:r>
      <w:r w:rsidR="003876C0" w:rsidRPr="006D3CAD">
        <w:rPr>
          <w:color w:val="auto"/>
        </w:rPr>
        <w:fldChar w:fldCharType="begin">
          <w:fldData xml:space="preserve">PEVuZE5vdGU+PENpdGU+PEF1dGhvcj5CcmVubmVyPC9BdXRob3I+PFllYXI+MjAwODwvWWVhcj48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</w:fldData>
        </w:fldChar>
      </w:r>
      <w:r w:rsidR="0011237F" w:rsidRPr="006D3CAD">
        <w:rPr>
          <w:color w:val="auto"/>
        </w:rPr>
        <w:instrText xml:space="preserve"> ADDIN EN.CITE </w:instrText>
      </w:r>
      <w:r w:rsidR="0011237F" w:rsidRPr="006D3CAD">
        <w:rPr>
          <w:color w:val="auto"/>
        </w:rPr>
        <w:fldChar w:fldCharType="begin">
          <w:fldData xml:space="preserve">PEVuZE5vdGU+PENpdGU+PEF1dGhvcj5CcmVubmVyPC9BdXRob3I+PFllYXI+MjAwODwvWWVhcj48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</w:fldData>
        </w:fldChar>
      </w:r>
      <w:r w:rsidR="0011237F" w:rsidRPr="006D3CAD">
        <w:rPr>
          <w:color w:val="auto"/>
        </w:rPr>
        <w:instrText xml:space="preserve"> ADDIN EN.CITE.DATA </w:instrText>
      </w:r>
      <w:r w:rsidR="0011237F" w:rsidRPr="006D3CAD">
        <w:rPr>
          <w:color w:val="auto"/>
        </w:rPr>
      </w:r>
      <w:r w:rsidR="0011237F" w:rsidRPr="006D3CAD">
        <w:rPr>
          <w:color w:val="auto"/>
        </w:rPr>
        <w:fldChar w:fldCharType="end"/>
      </w:r>
      <w:r w:rsidR="003876C0" w:rsidRPr="006D3CAD">
        <w:rPr>
          <w:color w:val="auto"/>
        </w:rPr>
      </w:r>
      <w:r w:rsidR="003876C0" w:rsidRPr="006D3CAD">
        <w:rPr>
          <w:color w:val="auto"/>
        </w:rPr>
        <w:fldChar w:fldCharType="separate"/>
      </w:r>
      <w:r w:rsidR="0011237F" w:rsidRPr="006D3CAD">
        <w:rPr>
          <w:noProof/>
          <w:color w:val="auto"/>
          <w:vertAlign w:val="superscript"/>
        </w:rPr>
        <w:t>11,12</w:t>
      </w:r>
      <w:r w:rsidR="003876C0" w:rsidRPr="006D3CAD">
        <w:rPr>
          <w:color w:val="auto"/>
        </w:rPr>
        <w:fldChar w:fldCharType="end"/>
      </w:r>
      <w:r w:rsidR="00676925" w:rsidRPr="006D3CAD">
        <w:rPr>
          <w:color w:val="auto"/>
        </w:rPr>
        <w:t>.</w:t>
      </w:r>
      <w:r w:rsidR="00A530FE" w:rsidRPr="006D3CAD">
        <w:rPr>
          <w:color w:val="auto"/>
        </w:rPr>
        <w:t xml:space="preserve"> </w:t>
      </w:r>
      <w:r w:rsidR="00A60543" w:rsidRPr="006D3CAD">
        <w:rPr>
          <w:color w:val="auto"/>
        </w:rPr>
        <w:t xml:space="preserve">Other advantages of its use include morphological similarities </w:t>
      </w:r>
      <w:r w:rsidR="005575AA" w:rsidRPr="006D3CAD">
        <w:rPr>
          <w:color w:val="auto"/>
        </w:rPr>
        <w:t>to</w:t>
      </w:r>
      <w:r w:rsidR="00A60543" w:rsidRPr="006D3CAD">
        <w:rPr>
          <w:color w:val="auto"/>
        </w:rPr>
        <w:t xml:space="preserve"> human nerve fibers and the high number of comparative</w:t>
      </w:r>
      <w:r w:rsidR="005575AA" w:rsidRPr="006D3CAD">
        <w:rPr>
          <w:color w:val="auto"/>
        </w:rPr>
        <w:t>/historic</w:t>
      </w:r>
      <w:r w:rsidR="00A60543" w:rsidRPr="006D3CAD">
        <w:rPr>
          <w:color w:val="auto"/>
        </w:rPr>
        <w:t xml:space="preserve"> </w:t>
      </w:r>
      <w:r w:rsidR="005575AA" w:rsidRPr="006D3CAD">
        <w:rPr>
          <w:color w:val="auto"/>
        </w:rPr>
        <w:t>studies</w:t>
      </w:r>
      <w:r w:rsidR="003876C0" w:rsidRPr="006D3CAD">
        <w:rPr>
          <w:color w:val="auto"/>
        </w:rPr>
        <w:fldChar w:fldCharType="begin"/>
      </w:r>
      <w:r w:rsidR="0011237F" w:rsidRPr="006D3CAD">
        <w:rPr>
          <w:color w:val="auto"/>
        </w:rPr>
        <w:instrText xml:space="preserve"> ADDIN EN.CITE &lt;EndNote&gt;&lt;Cite&gt;&lt;Author&gt;Deumens&lt;/Author&gt;&lt;Year&gt;2014&lt;/Year&gt;&lt;RecNum&gt;8&lt;/RecNum&gt;&lt;DisplayText&gt;&lt;style face="superscript"&gt;13&lt;/style&gt;&lt;/DisplayText&gt;&lt;record&gt;&lt;rec-number&gt;8&lt;/rec-number&gt;&lt;foreign-keys&gt;&lt;key app="EN" db-id="0xt559wpl2w9toe0wxpvw9fmze20r05zz9pe" timestamp="1592854365"&gt;8&lt;/key&gt;&lt;/foreign-keys&gt;&lt;ref-type name="Journal Article"&gt;17&lt;/ref-type&gt;&lt;contributors&gt;&lt;authors&gt;&lt;author&gt;Deumens, R.&lt;/author&gt;&lt;author&gt;Marinangeli, C.&lt;/author&gt;&lt;author&gt;Bozkurt, A.&lt;/author&gt;&lt;author&gt;Brook, G. A.&lt;/author&gt;&lt;/authors&gt;&lt;/contributors&gt;&lt;auth-address&gt;Institute of Neuroscience, Universite Catholique de Louvain (U.C.L.), Brussels, Belgium, deumensr@gmail.com.&lt;/auth-address&gt;&lt;titles&gt;&lt;title&gt;Assessing motor outcome and functional recovery following nerve injury&lt;/title&gt;&lt;secondary-title&gt;Methods Mol Biol&lt;/secondary-title&gt;&lt;/titles&gt;&lt;periodical&gt;&lt;full-title&gt;Methods Mol Biol&lt;/full-title&gt;&lt;/periodical&gt;&lt;pages&gt;179-88&lt;/pages&gt;&lt;volume&gt;1162&lt;/volume&gt;&lt;edition&gt;2014/05/20&lt;/edition&gt;&lt;keywords&gt;&lt;keyword&gt;Animals&lt;/keyword&gt;&lt;keyword&gt;Disease Models, Animal&lt;/keyword&gt;&lt;keyword&gt;*Gait&lt;/keyword&gt;&lt;keyword&gt;Motivation&lt;/keyword&gt;&lt;keyword&gt;Nerve Regeneration&lt;/keyword&gt;&lt;keyword&gt;Rats&lt;/keyword&gt;&lt;keyword&gt;Rats, Inbred Lew&lt;/keyword&gt;&lt;keyword&gt;Rats, Sprague-Dawley&lt;/keyword&gt;&lt;keyword&gt;Rats, Wistar&lt;/keyword&gt;&lt;keyword&gt;Recovery of Function&lt;/keyword&gt;&lt;keyword&gt;Sciatic Nerve/injuries/*physiology/*physiopathology&lt;/keyword&gt;&lt;keyword&gt;Sciatic Neuropathy/*physiopathology&lt;/keyword&gt;&lt;keyword&gt;Software&lt;/keyword&gt;&lt;/keywords&gt;&lt;dates&gt;&lt;year&gt;2014&lt;/year&gt;&lt;/dates&gt;&lt;isbn&gt;1940-6029 (Electronic)&amp;#xD;1064-3745 (Linking)&lt;/isbn&gt;&lt;accession-num&gt;24838968&lt;/accession-num&gt;&lt;urls&gt;&lt;related-urls&gt;&lt;url&gt;https://www.ncbi.nlm.nih.gov/pubmed/24838968&lt;/url&gt;&lt;/related-urls&gt;&lt;/urls&gt;&lt;electronic-resource-num&gt;10.1007/978-1-4939-0777-9_15&lt;/electronic-resource-num&gt;&lt;/record&gt;&lt;/Cite&gt;&lt;/EndNote&gt;</w:instrText>
      </w:r>
      <w:r w:rsidR="003876C0" w:rsidRPr="006D3CAD">
        <w:rPr>
          <w:color w:val="auto"/>
        </w:rPr>
        <w:fldChar w:fldCharType="separate"/>
      </w:r>
      <w:r w:rsidR="0011237F" w:rsidRPr="006D3CAD">
        <w:rPr>
          <w:noProof/>
          <w:color w:val="auto"/>
          <w:vertAlign w:val="superscript"/>
        </w:rPr>
        <w:t>13</w:t>
      </w:r>
      <w:r w:rsidR="003876C0" w:rsidRPr="006D3CAD">
        <w:rPr>
          <w:color w:val="auto"/>
        </w:rPr>
        <w:fldChar w:fldCharType="end"/>
      </w:r>
      <w:r w:rsidR="00A60543" w:rsidRPr="006D3CAD">
        <w:rPr>
          <w:color w:val="auto"/>
        </w:rPr>
        <w:t xml:space="preserve">. </w:t>
      </w:r>
      <w:r w:rsidR="00CC3E79" w:rsidRPr="006D3CAD">
        <w:rPr>
          <w:color w:val="auto"/>
        </w:rPr>
        <w:t>Although the latter should be approached cautiously, as a wide variety of different outcome measures between studies make</w:t>
      </w:r>
      <w:r w:rsidR="00F2290E" w:rsidRPr="006D3CAD">
        <w:rPr>
          <w:color w:val="auto"/>
        </w:rPr>
        <w:t>s</w:t>
      </w:r>
      <w:r w:rsidR="00CC3E79" w:rsidRPr="006D3CAD">
        <w:rPr>
          <w:color w:val="auto"/>
        </w:rPr>
        <w:t xml:space="preserve"> </w:t>
      </w:r>
      <w:r w:rsidR="00F2290E" w:rsidRPr="006D3CAD">
        <w:rPr>
          <w:color w:val="auto"/>
        </w:rPr>
        <w:t>it difficult to compare results</w:t>
      </w:r>
      <w:r w:rsidR="003876C0" w:rsidRPr="006D3CAD">
        <w:rPr>
          <w:color w:val="auto"/>
        </w:rPr>
        <w:fldChar w:fldCharType="begin">
          <w:fldData xml:space="preserve">PEVuZE5vdGU+PENpdGU+PEF1dGhvcj5EZWxsb248L0F1dGhvcj48WWVhcj4xOTg5PC9ZZWFyPjxS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</w:fldData>
        </w:fldChar>
      </w:r>
      <w:r w:rsidR="0011237F" w:rsidRPr="006D3CAD">
        <w:rPr>
          <w:color w:val="auto"/>
        </w:rPr>
        <w:instrText xml:space="preserve"> ADDIN EN.CITE </w:instrText>
      </w:r>
      <w:r w:rsidR="0011237F" w:rsidRPr="006D3CAD">
        <w:rPr>
          <w:color w:val="auto"/>
        </w:rPr>
        <w:fldChar w:fldCharType="begin">
          <w:fldData xml:space="preserve">PEVuZE5vdGU+PENpdGU+PEF1dGhvcj5EZWxsb248L0F1dGhvcj48WWVhcj4xOTg5PC9ZZWFyPjxS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</w:fldData>
        </w:fldChar>
      </w:r>
      <w:r w:rsidR="0011237F" w:rsidRPr="006D3CAD">
        <w:rPr>
          <w:color w:val="auto"/>
        </w:rPr>
        <w:instrText xml:space="preserve"> ADDIN EN.CITE.DATA </w:instrText>
      </w:r>
      <w:r w:rsidR="0011237F" w:rsidRPr="006D3CAD">
        <w:rPr>
          <w:color w:val="auto"/>
        </w:rPr>
      </w:r>
      <w:r w:rsidR="0011237F" w:rsidRPr="006D3CAD">
        <w:rPr>
          <w:color w:val="auto"/>
        </w:rPr>
        <w:fldChar w:fldCharType="end"/>
      </w:r>
      <w:r w:rsidR="003876C0" w:rsidRPr="006D3CAD">
        <w:rPr>
          <w:color w:val="auto"/>
        </w:rPr>
      </w:r>
      <w:r w:rsidR="003876C0" w:rsidRPr="006D3CAD">
        <w:rPr>
          <w:color w:val="auto"/>
        </w:rPr>
        <w:fldChar w:fldCharType="separate"/>
      </w:r>
      <w:r w:rsidR="0011237F" w:rsidRPr="006D3CAD">
        <w:rPr>
          <w:noProof/>
          <w:color w:val="auto"/>
          <w:vertAlign w:val="superscript"/>
        </w:rPr>
        <w:t>14-18</w:t>
      </w:r>
      <w:r w:rsidR="003876C0" w:rsidRPr="006D3CAD">
        <w:rPr>
          <w:color w:val="auto"/>
        </w:rPr>
        <w:fldChar w:fldCharType="end"/>
      </w:r>
      <w:r w:rsidR="00CC3E79" w:rsidRPr="006D3CAD">
        <w:rPr>
          <w:color w:val="auto"/>
        </w:rPr>
        <w:t xml:space="preserve">. </w:t>
      </w:r>
    </w:p>
    <w:p w14:paraId="140CF1F0" w14:textId="77777777" w:rsidR="00676925" w:rsidRPr="006D3CAD" w:rsidRDefault="00676925" w:rsidP="001E5602">
      <w:pPr>
        <w:contextualSpacing/>
        <w:rPr>
          <w:color w:val="auto"/>
        </w:rPr>
      </w:pPr>
    </w:p>
    <w:p w14:paraId="75062D8E" w14:textId="11BB3E9F" w:rsidR="00A76CAF" w:rsidRPr="006D3CAD" w:rsidRDefault="00676925" w:rsidP="001E5602">
      <w:pPr>
        <w:contextualSpacing/>
        <w:rPr>
          <w:color w:val="auto"/>
        </w:rPr>
      </w:pPr>
      <w:r w:rsidRPr="006D3CAD">
        <w:rPr>
          <w:color w:val="auto"/>
        </w:rPr>
        <w:t>Outcome</w:t>
      </w:r>
      <w:r w:rsidR="00FF42A4" w:rsidRPr="006D3CAD">
        <w:rPr>
          <w:color w:val="auto"/>
        </w:rPr>
        <w:t xml:space="preserve"> measures</w:t>
      </w:r>
      <w:r w:rsidRPr="006D3CAD">
        <w:rPr>
          <w:color w:val="auto"/>
        </w:rPr>
        <w:t xml:space="preserve"> to assess nerve regeneration</w:t>
      </w:r>
      <w:r w:rsidR="00E56299" w:rsidRPr="006D3CAD">
        <w:rPr>
          <w:color w:val="auto"/>
        </w:rPr>
        <w:t xml:space="preserve"> </w:t>
      </w:r>
      <w:r w:rsidR="006F3117" w:rsidRPr="006D3CAD">
        <w:rPr>
          <w:color w:val="auto"/>
        </w:rPr>
        <w:t>range from</w:t>
      </w:r>
      <w:r w:rsidR="00E56299" w:rsidRPr="006D3CAD">
        <w:rPr>
          <w:color w:val="auto"/>
        </w:rPr>
        <w:t xml:space="preserve"> electrophysiology </w:t>
      </w:r>
      <w:r w:rsidR="006F3117" w:rsidRPr="006D3CAD">
        <w:rPr>
          <w:color w:val="auto"/>
        </w:rPr>
        <w:t>to</w:t>
      </w:r>
      <w:r w:rsidR="00E56299" w:rsidRPr="006D3CAD">
        <w:rPr>
          <w:color w:val="auto"/>
        </w:rPr>
        <w:t xml:space="preserve"> histomorphometry</w:t>
      </w:r>
      <w:r w:rsidR="00DE064D" w:rsidRPr="006D3CAD">
        <w:rPr>
          <w:color w:val="auto"/>
        </w:rPr>
        <w:t xml:space="preserve">, but </w:t>
      </w:r>
      <w:r w:rsidR="00FF42A4" w:rsidRPr="006D3CAD">
        <w:rPr>
          <w:color w:val="auto"/>
        </w:rPr>
        <w:t xml:space="preserve">these </w:t>
      </w:r>
      <w:r w:rsidRPr="006D3CAD">
        <w:rPr>
          <w:color w:val="auto"/>
        </w:rPr>
        <w:t xml:space="preserve">methods </w:t>
      </w:r>
      <w:r w:rsidR="005575AA" w:rsidRPr="006D3CAD">
        <w:rPr>
          <w:color w:val="auto"/>
        </w:rPr>
        <w:t xml:space="preserve">imply a </w:t>
      </w:r>
      <w:r w:rsidR="00FF42A4" w:rsidRPr="006D3CAD">
        <w:rPr>
          <w:color w:val="auto"/>
        </w:rPr>
        <w:t>correlat</w:t>
      </w:r>
      <w:r w:rsidR="005575AA" w:rsidRPr="006D3CAD">
        <w:rPr>
          <w:color w:val="auto"/>
        </w:rPr>
        <w:t xml:space="preserve">ion but do not necessarily directly measure </w:t>
      </w:r>
      <w:r w:rsidR="00FF42A4" w:rsidRPr="006D3CAD">
        <w:rPr>
          <w:color w:val="auto"/>
        </w:rPr>
        <w:t>the return of motor function</w:t>
      </w:r>
      <w:r w:rsidR="003876C0" w:rsidRPr="006D3CAD">
        <w:rPr>
          <w:color w:val="auto"/>
        </w:rPr>
        <w:fldChar w:fldCharType="begin">
          <w:fldData xml:space="preserve">PEVuZE5vdGU+PENpdGU+PEF1dGhvcj5EZWxsb248L0F1dGhvcj48WWVhcj4xOTg5PC9ZZWFyPjxS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</w:fldData>
        </w:fldChar>
      </w:r>
      <w:r w:rsidR="0011237F" w:rsidRPr="006D3CAD">
        <w:rPr>
          <w:color w:val="auto"/>
        </w:rPr>
        <w:instrText xml:space="preserve"> ADDIN EN.CITE </w:instrText>
      </w:r>
      <w:r w:rsidR="0011237F" w:rsidRPr="006D3CAD">
        <w:rPr>
          <w:color w:val="auto"/>
        </w:rPr>
        <w:fldChar w:fldCharType="begin">
          <w:fldData xml:space="preserve">PEVuZE5vdGU+PENpdGU+PEF1dGhvcj5EZWxsb248L0F1dGhvcj48WWVhcj4xOTg5PC9ZZWFyPjxS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</w:fldData>
        </w:fldChar>
      </w:r>
      <w:r w:rsidR="0011237F" w:rsidRPr="006D3CAD">
        <w:rPr>
          <w:color w:val="auto"/>
        </w:rPr>
        <w:instrText xml:space="preserve"> ADDIN EN.CITE.DATA </w:instrText>
      </w:r>
      <w:r w:rsidR="0011237F" w:rsidRPr="006D3CAD">
        <w:rPr>
          <w:color w:val="auto"/>
        </w:rPr>
      </w:r>
      <w:r w:rsidR="0011237F" w:rsidRPr="006D3CAD">
        <w:rPr>
          <w:color w:val="auto"/>
        </w:rPr>
        <w:fldChar w:fldCharType="end"/>
      </w:r>
      <w:r w:rsidR="003876C0" w:rsidRPr="006D3CAD">
        <w:rPr>
          <w:color w:val="auto"/>
        </w:rPr>
      </w:r>
      <w:r w:rsidR="003876C0" w:rsidRPr="006D3CAD">
        <w:rPr>
          <w:color w:val="auto"/>
        </w:rPr>
        <w:fldChar w:fldCharType="separate"/>
      </w:r>
      <w:r w:rsidR="0011237F" w:rsidRPr="006D3CAD">
        <w:rPr>
          <w:noProof/>
          <w:color w:val="auto"/>
          <w:vertAlign w:val="superscript"/>
        </w:rPr>
        <w:t>14,15</w:t>
      </w:r>
      <w:r w:rsidR="003876C0" w:rsidRPr="006D3CAD">
        <w:rPr>
          <w:color w:val="auto"/>
        </w:rPr>
        <w:fldChar w:fldCharType="end"/>
      </w:r>
      <w:r w:rsidR="00FF42A4" w:rsidRPr="006D3CAD">
        <w:rPr>
          <w:color w:val="auto"/>
        </w:rPr>
        <w:t>. Regenerating nerve fibers might not make appropriate connections which can cause an overestimation of the number of functional connections</w:t>
      </w:r>
      <w:r w:rsidR="003876C0" w:rsidRPr="006D3CAD">
        <w:rPr>
          <w:color w:val="auto"/>
        </w:rPr>
        <w:fldChar w:fldCharType="begin">
          <w:fldData xml:space="preserve">PEVuZE5vdGU+PENpdGU+PEF1dGhvcj5OaWNob2xzPC9BdXRob3I+PFllYXI+MjAwNTwvWWVhcj48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</w:fldData>
        </w:fldChar>
      </w:r>
      <w:r w:rsidR="0011237F" w:rsidRPr="006D3CAD">
        <w:rPr>
          <w:color w:val="auto"/>
        </w:rPr>
        <w:instrText xml:space="preserve"> ADDIN EN.CITE </w:instrText>
      </w:r>
      <w:r w:rsidR="0011237F" w:rsidRPr="006D3CAD">
        <w:rPr>
          <w:color w:val="auto"/>
        </w:rPr>
        <w:fldChar w:fldCharType="begin">
          <w:fldData xml:space="preserve">PEVuZE5vdGU+PENpdGU+PEF1dGhvcj5OaWNob2xzPC9BdXRob3I+PFllYXI+MjAwNTwvWWVhcj48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</w:fldData>
        </w:fldChar>
      </w:r>
      <w:r w:rsidR="0011237F" w:rsidRPr="006D3CAD">
        <w:rPr>
          <w:color w:val="auto"/>
        </w:rPr>
        <w:instrText xml:space="preserve"> ADDIN EN.CITE.DATA </w:instrText>
      </w:r>
      <w:r w:rsidR="0011237F" w:rsidRPr="006D3CAD">
        <w:rPr>
          <w:color w:val="auto"/>
        </w:rPr>
      </w:r>
      <w:r w:rsidR="0011237F" w:rsidRPr="006D3CAD">
        <w:rPr>
          <w:color w:val="auto"/>
        </w:rPr>
        <w:fldChar w:fldCharType="end"/>
      </w:r>
      <w:r w:rsidR="003876C0" w:rsidRPr="006D3CAD">
        <w:rPr>
          <w:color w:val="auto"/>
        </w:rPr>
      </w:r>
      <w:r w:rsidR="003876C0" w:rsidRPr="006D3CAD">
        <w:rPr>
          <w:color w:val="auto"/>
        </w:rPr>
        <w:fldChar w:fldCharType="separate"/>
      </w:r>
      <w:r w:rsidR="0011237F" w:rsidRPr="006D3CAD">
        <w:rPr>
          <w:noProof/>
          <w:color w:val="auto"/>
          <w:vertAlign w:val="superscript"/>
        </w:rPr>
        <w:t>14,15,19,20</w:t>
      </w:r>
      <w:r w:rsidR="003876C0" w:rsidRPr="006D3CAD">
        <w:rPr>
          <w:color w:val="auto"/>
        </w:rPr>
        <w:fldChar w:fldCharType="end"/>
      </w:r>
      <w:r w:rsidR="00FF42A4" w:rsidRPr="006D3CAD">
        <w:rPr>
          <w:color w:val="auto"/>
        </w:rPr>
        <w:t>. The best and clinically most relevant measurement to demonstrate correct reinnervation of end organs remains assessment of muscle function</w:t>
      </w:r>
      <w:r w:rsidR="002B3BA7" w:rsidRPr="006D3CAD">
        <w:rPr>
          <w:color w:val="auto"/>
        </w:rPr>
        <w:fldChar w:fldCharType="begin">
          <w:fldData xml:space="preserve">PEVuZE5vdGU+PENpdGU+PEF1dGhvcj5kZSBNZWRpbmFjZWxpPC9BdXRob3I+PFllYXI+MTk4Mjwv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</w:fldData>
        </w:fldChar>
      </w:r>
      <w:r w:rsidR="0011237F" w:rsidRPr="006D3CAD">
        <w:rPr>
          <w:color w:val="auto"/>
        </w:rPr>
        <w:instrText xml:space="preserve"> ADDIN EN.CITE </w:instrText>
      </w:r>
      <w:r w:rsidR="0011237F" w:rsidRPr="006D3CAD">
        <w:rPr>
          <w:color w:val="auto"/>
        </w:rPr>
        <w:fldChar w:fldCharType="begin">
          <w:fldData xml:space="preserve">PEVuZE5vdGU+PENpdGU+PEF1dGhvcj5kZSBNZWRpbmFjZWxpPC9BdXRob3I+PFllYXI+MTk4Mjwv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</w:fldData>
        </w:fldChar>
      </w:r>
      <w:r w:rsidR="0011237F" w:rsidRPr="006D3CAD">
        <w:rPr>
          <w:color w:val="auto"/>
        </w:rPr>
        <w:instrText xml:space="preserve"> ADDIN EN.CITE.DATA </w:instrText>
      </w:r>
      <w:r w:rsidR="0011237F" w:rsidRPr="006D3CAD">
        <w:rPr>
          <w:color w:val="auto"/>
        </w:rPr>
      </w:r>
      <w:r w:rsidR="0011237F" w:rsidRPr="006D3CAD">
        <w:rPr>
          <w:color w:val="auto"/>
        </w:rPr>
        <w:fldChar w:fldCharType="end"/>
      </w:r>
      <w:r w:rsidR="002B3BA7" w:rsidRPr="006D3CAD">
        <w:rPr>
          <w:color w:val="auto"/>
        </w:rPr>
      </w:r>
      <w:r w:rsidR="002B3BA7" w:rsidRPr="006D3CAD">
        <w:rPr>
          <w:color w:val="auto"/>
        </w:rPr>
        <w:fldChar w:fldCharType="separate"/>
      </w:r>
      <w:r w:rsidR="0011237F" w:rsidRPr="006D3CAD">
        <w:rPr>
          <w:noProof/>
          <w:color w:val="auto"/>
          <w:vertAlign w:val="superscript"/>
        </w:rPr>
        <w:t>21-23</w:t>
      </w:r>
      <w:r w:rsidR="002B3BA7" w:rsidRPr="006D3CAD">
        <w:rPr>
          <w:color w:val="auto"/>
        </w:rPr>
        <w:fldChar w:fldCharType="end"/>
      </w:r>
      <w:r w:rsidR="00FF42A4" w:rsidRPr="006D3CAD">
        <w:rPr>
          <w:color w:val="auto"/>
        </w:rPr>
        <w:t>.</w:t>
      </w:r>
      <w:r w:rsidR="001E5602" w:rsidRPr="006D3CAD">
        <w:rPr>
          <w:color w:val="auto"/>
        </w:rPr>
        <w:t xml:space="preserve"> </w:t>
      </w:r>
      <w:r w:rsidR="006F3117" w:rsidRPr="006D3CAD">
        <w:rPr>
          <w:color w:val="auto"/>
        </w:rPr>
        <w:t>C</w:t>
      </w:r>
      <w:r w:rsidR="00937DF7" w:rsidRPr="006D3CAD">
        <w:rPr>
          <w:color w:val="auto"/>
        </w:rPr>
        <w:t>reating motor function assessment tools for animal models is</w:t>
      </w:r>
      <w:r w:rsidR="006F3117" w:rsidRPr="006D3CAD">
        <w:rPr>
          <w:color w:val="auto"/>
        </w:rPr>
        <w:t>, however,</w:t>
      </w:r>
      <w:r w:rsidR="00937DF7" w:rsidRPr="006D3CAD">
        <w:rPr>
          <w:color w:val="auto"/>
        </w:rPr>
        <w:t xml:space="preserve"> challenging. </w:t>
      </w:r>
      <w:proofErr w:type="spellStart"/>
      <w:r w:rsidR="00DD61DE" w:rsidRPr="006D3CAD">
        <w:rPr>
          <w:color w:val="auto"/>
        </w:rPr>
        <w:t>Medinaceli</w:t>
      </w:r>
      <w:proofErr w:type="spellEnd"/>
      <w:r w:rsidR="00DD61DE" w:rsidRPr="006D3CAD">
        <w:rPr>
          <w:color w:val="auto"/>
        </w:rPr>
        <w:t xml:space="preserve"> </w:t>
      </w:r>
      <w:r w:rsidR="000F0526" w:rsidRPr="000F0526">
        <w:rPr>
          <w:color w:val="auto"/>
        </w:rPr>
        <w:t>et al.</w:t>
      </w:r>
      <w:r w:rsidR="00DD61DE" w:rsidRPr="006D3CAD">
        <w:rPr>
          <w:color w:val="auto"/>
        </w:rPr>
        <w:t xml:space="preserve"> first described the walking track analysis, which has since been the most </w:t>
      </w:r>
      <w:r w:rsidR="00620429" w:rsidRPr="006D3CAD">
        <w:rPr>
          <w:color w:val="auto"/>
        </w:rPr>
        <w:t>frequently</w:t>
      </w:r>
      <w:r w:rsidR="00DD61DE" w:rsidRPr="006D3CAD">
        <w:rPr>
          <w:color w:val="auto"/>
        </w:rPr>
        <w:t xml:space="preserve"> used method to </w:t>
      </w:r>
      <w:r w:rsidR="00620429" w:rsidRPr="006D3CAD">
        <w:rPr>
          <w:color w:val="auto"/>
        </w:rPr>
        <w:t>evaluate</w:t>
      </w:r>
      <w:r w:rsidR="00DD61DE" w:rsidRPr="006D3CAD">
        <w:rPr>
          <w:color w:val="auto"/>
        </w:rPr>
        <w:t xml:space="preserve"> functional recovery in experimental peripheral nerve studies</w:t>
      </w:r>
      <w:r w:rsidR="00DC79C1" w:rsidRPr="006D3CAD">
        <w:rPr>
          <w:color w:val="auto"/>
        </w:rPr>
        <w:fldChar w:fldCharType="begin">
          <w:fldData xml:space="preserve">PEVuZE5vdGU+PENpdGU+PEF1dGhvcj5kZSBNZWRpbmFjZWxpPC9BdXRob3I+PFllYXI+MTk4Mjwv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</w:fldData>
        </w:fldChar>
      </w:r>
      <w:r w:rsidR="0011237F" w:rsidRPr="006D3CAD">
        <w:rPr>
          <w:color w:val="auto"/>
        </w:rPr>
        <w:instrText xml:space="preserve"> ADDIN EN.CITE </w:instrText>
      </w:r>
      <w:r w:rsidR="0011237F" w:rsidRPr="006D3CAD">
        <w:rPr>
          <w:color w:val="auto"/>
        </w:rPr>
        <w:fldChar w:fldCharType="begin">
          <w:fldData xml:space="preserve">PEVuZE5vdGU+PENpdGU+PEF1dGhvcj5kZSBNZWRpbmFjZWxpPC9BdXRob3I+PFllYXI+MTk4Mjwv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</w:fldData>
        </w:fldChar>
      </w:r>
      <w:r w:rsidR="0011237F" w:rsidRPr="006D3CAD">
        <w:rPr>
          <w:color w:val="auto"/>
        </w:rPr>
        <w:instrText xml:space="preserve"> ADDIN EN.CITE.DATA </w:instrText>
      </w:r>
      <w:r w:rsidR="0011237F" w:rsidRPr="006D3CAD">
        <w:rPr>
          <w:color w:val="auto"/>
        </w:rPr>
      </w:r>
      <w:r w:rsidR="0011237F" w:rsidRPr="006D3CAD">
        <w:rPr>
          <w:color w:val="auto"/>
        </w:rPr>
        <w:fldChar w:fldCharType="end"/>
      </w:r>
      <w:r w:rsidR="00DC79C1" w:rsidRPr="006D3CAD">
        <w:rPr>
          <w:color w:val="auto"/>
        </w:rPr>
      </w:r>
      <w:r w:rsidR="00DC79C1" w:rsidRPr="006D3CAD">
        <w:rPr>
          <w:color w:val="auto"/>
        </w:rPr>
        <w:fldChar w:fldCharType="separate"/>
      </w:r>
      <w:r w:rsidR="0011237F" w:rsidRPr="006D3CAD">
        <w:rPr>
          <w:noProof/>
          <w:color w:val="auto"/>
          <w:vertAlign w:val="superscript"/>
        </w:rPr>
        <w:t>21,24-28</w:t>
      </w:r>
      <w:r w:rsidR="00DC79C1" w:rsidRPr="006D3CAD">
        <w:rPr>
          <w:color w:val="auto"/>
        </w:rPr>
        <w:fldChar w:fldCharType="end"/>
      </w:r>
      <w:r w:rsidR="00DD61DE" w:rsidRPr="006D3CAD">
        <w:rPr>
          <w:color w:val="auto"/>
        </w:rPr>
        <w:t xml:space="preserve">. </w:t>
      </w:r>
      <w:r w:rsidR="00A76CAF" w:rsidRPr="006D3CAD">
        <w:rPr>
          <w:color w:val="auto"/>
        </w:rPr>
        <w:t>The walking track analysis quantifies the sciatic functional index (SFI) based on measurements of pawprints from walking rats</w:t>
      </w:r>
      <w:r w:rsidR="00A76CAF" w:rsidRPr="006D3CAD">
        <w:rPr>
          <w:color w:val="auto"/>
        </w:rPr>
        <w:fldChar w:fldCharType="begin">
          <w:fldData xml:space="preserve">PEVuZE5vdGU+PENpdGU+PEF1dGhvcj5CYWluPC9BdXRob3I+PFllYXI+MTk4OTwvWWVhcj48UmVj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==
</w:fldData>
        </w:fldChar>
      </w:r>
      <w:r w:rsidR="0011237F" w:rsidRPr="006D3CAD">
        <w:rPr>
          <w:color w:val="auto"/>
        </w:rPr>
        <w:instrText xml:space="preserve"> ADDIN EN.CITE </w:instrText>
      </w:r>
      <w:r w:rsidR="0011237F" w:rsidRPr="006D3CAD">
        <w:rPr>
          <w:color w:val="auto"/>
        </w:rPr>
        <w:fldChar w:fldCharType="begin">
          <w:fldData xml:space="preserve">PEVuZE5vdGU+PENpdGU+PEF1dGhvcj5CYWluPC9BdXRob3I+PFllYXI+MTk4OTwvWWVhcj48UmVj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==
</w:fldData>
        </w:fldChar>
      </w:r>
      <w:r w:rsidR="0011237F" w:rsidRPr="006D3CAD">
        <w:rPr>
          <w:color w:val="auto"/>
        </w:rPr>
        <w:instrText xml:space="preserve"> ADDIN EN.CITE.DATA </w:instrText>
      </w:r>
      <w:r w:rsidR="0011237F" w:rsidRPr="006D3CAD">
        <w:rPr>
          <w:color w:val="auto"/>
        </w:rPr>
      </w:r>
      <w:r w:rsidR="0011237F" w:rsidRPr="006D3CAD">
        <w:rPr>
          <w:color w:val="auto"/>
        </w:rPr>
        <w:fldChar w:fldCharType="end"/>
      </w:r>
      <w:r w:rsidR="00A76CAF" w:rsidRPr="006D3CAD">
        <w:rPr>
          <w:color w:val="auto"/>
        </w:rPr>
      </w:r>
      <w:r w:rsidR="00A76CAF" w:rsidRPr="006D3CAD">
        <w:rPr>
          <w:color w:val="auto"/>
        </w:rPr>
        <w:fldChar w:fldCharType="separate"/>
      </w:r>
      <w:r w:rsidR="0011237F" w:rsidRPr="006D3CAD">
        <w:rPr>
          <w:noProof/>
          <w:color w:val="auto"/>
          <w:vertAlign w:val="superscript"/>
        </w:rPr>
        <w:t>21,29</w:t>
      </w:r>
      <w:r w:rsidR="00A76CAF" w:rsidRPr="006D3CAD">
        <w:rPr>
          <w:color w:val="auto"/>
        </w:rPr>
        <w:fldChar w:fldCharType="end"/>
      </w:r>
      <w:r w:rsidR="00A76CAF" w:rsidRPr="006D3CAD">
        <w:rPr>
          <w:color w:val="auto"/>
        </w:rPr>
        <w:t xml:space="preserve">. </w:t>
      </w:r>
      <w:r w:rsidR="00F21508" w:rsidRPr="006D3CAD">
        <w:rPr>
          <w:color w:val="auto"/>
        </w:rPr>
        <w:t xml:space="preserve">Major limitations of the walking track analysis, such as toe contractures, </w:t>
      </w:r>
      <w:proofErr w:type="spellStart"/>
      <w:r w:rsidR="00F21508" w:rsidRPr="006D3CAD">
        <w:rPr>
          <w:color w:val="auto"/>
        </w:rPr>
        <w:t>automutilation</w:t>
      </w:r>
      <w:proofErr w:type="spellEnd"/>
      <w:r w:rsidR="00F21508" w:rsidRPr="006D3CAD">
        <w:rPr>
          <w:color w:val="auto"/>
        </w:rPr>
        <w:t xml:space="preserve">, smearing of the print and poor correlation with other measures of reinnervation, have necessitated the </w:t>
      </w:r>
      <w:r w:rsidR="00DC79C1" w:rsidRPr="006D3CAD">
        <w:rPr>
          <w:color w:val="auto"/>
        </w:rPr>
        <w:t>use</w:t>
      </w:r>
      <w:r w:rsidR="00F21508" w:rsidRPr="006D3CAD">
        <w:rPr>
          <w:color w:val="auto"/>
        </w:rPr>
        <w:t xml:space="preserve"> of other parameters for quantification of functional </w:t>
      </w:r>
      <w:r w:rsidR="00F21508" w:rsidRPr="006D3CAD">
        <w:rPr>
          <w:color w:val="auto"/>
        </w:rPr>
        <w:lastRenderedPageBreak/>
        <w:t>recovery</w:t>
      </w:r>
      <w:r w:rsidR="00DC79C1" w:rsidRPr="006D3CAD">
        <w:rPr>
          <w:color w:val="auto"/>
        </w:rPr>
        <w:fldChar w:fldCharType="begin">
          <w:fldData xml:space="preserve">PEVuZE5vdGU+PENpdGU+PEF1dGhvcj5Nb250ZS1SYXNvPC9BdXRob3I+PFllYXI+MjAwODwvWWVh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</w:fldData>
        </w:fldChar>
      </w:r>
      <w:r w:rsidR="0011237F" w:rsidRPr="006D3CAD">
        <w:rPr>
          <w:color w:val="auto"/>
        </w:rPr>
        <w:instrText xml:space="preserve"> ADDIN EN.CITE </w:instrText>
      </w:r>
      <w:r w:rsidR="0011237F" w:rsidRPr="006D3CAD">
        <w:rPr>
          <w:color w:val="auto"/>
        </w:rPr>
        <w:fldChar w:fldCharType="begin">
          <w:fldData xml:space="preserve">PEVuZE5vdGU+PENpdGU+PEF1dGhvcj5Nb250ZS1SYXNvPC9BdXRob3I+PFllYXI+MjAwODwvWWVh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</w:fldData>
        </w:fldChar>
      </w:r>
      <w:r w:rsidR="0011237F" w:rsidRPr="006D3CAD">
        <w:rPr>
          <w:color w:val="auto"/>
        </w:rPr>
        <w:instrText xml:space="preserve"> ADDIN EN.CITE.DATA </w:instrText>
      </w:r>
      <w:r w:rsidR="0011237F" w:rsidRPr="006D3CAD">
        <w:rPr>
          <w:color w:val="auto"/>
        </w:rPr>
      </w:r>
      <w:r w:rsidR="0011237F" w:rsidRPr="006D3CAD">
        <w:rPr>
          <w:color w:val="auto"/>
        </w:rPr>
        <w:fldChar w:fldCharType="end"/>
      </w:r>
      <w:r w:rsidR="00DC79C1" w:rsidRPr="006D3CAD">
        <w:rPr>
          <w:color w:val="auto"/>
        </w:rPr>
      </w:r>
      <w:r w:rsidR="00DC79C1" w:rsidRPr="006D3CAD">
        <w:rPr>
          <w:color w:val="auto"/>
        </w:rPr>
        <w:fldChar w:fldCharType="separate"/>
      </w:r>
      <w:r w:rsidR="0011237F" w:rsidRPr="006D3CAD">
        <w:rPr>
          <w:noProof/>
          <w:color w:val="auto"/>
          <w:vertAlign w:val="superscript"/>
        </w:rPr>
        <w:t>30,31</w:t>
      </w:r>
      <w:r w:rsidR="00DC79C1" w:rsidRPr="006D3CAD">
        <w:rPr>
          <w:color w:val="auto"/>
        </w:rPr>
        <w:fldChar w:fldCharType="end"/>
      </w:r>
      <w:r w:rsidR="00F21508" w:rsidRPr="006D3CAD">
        <w:rPr>
          <w:color w:val="auto"/>
        </w:rPr>
        <w:t xml:space="preserve">. </w:t>
      </w:r>
    </w:p>
    <w:p w14:paraId="493E801C" w14:textId="77777777" w:rsidR="00A76CAF" w:rsidRPr="006D3CAD" w:rsidRDefault="00A76CAF" w:rsidP="001E5602">
      <w:pPr>
        <w:contextualSpacing/>
        <w:rPr>
          <w:color w:val="auto"/>
        </w:rPr>
      </w:pPr>
    </w:p>
    <w:p w14:paraId="66A36780" w14:textId="5F526E25" w:rsidR="00937DF7" w:rsidRPr="006D3CAD" w:rsidRDefault="00937DF7" w:rsidP="001E5602">
      <w:pPr>
        <w:contextualSpacing/>
        <w:rPr>
          <w:color w:val="auto"/>
        </w:rPr>
      </w:pPr>
      <w:r w:rsidRPr="006D3CAD">
        <w:rPr>
          <w:color w:val="auto"/>
        </w:rPr>
        <w:t>In previous studies in Lewis rats</w:t>
      </w:r>
      <w:r w:rsidR="00D76AA5" w:rsidRPr="006D3CAD">
        <w:rPr>
          <w:color w:val="auto"/>
        </w:rPr>
        <w:fldChar w:fldCharType="begin"/>
      </w:r>
      <w:r w:rsidR="0011237F" w:rsidRPr="006D3CAD">
        <w:rPr>
          <w:color w:val="auto"/>
        </w:rPr>
        <w:instrText xml:space="preserve"> ADDIN EN.CITE &lt;EndNote&gt;&lt;Cite&gt;&lt;Author&gt;Shin&lt;/Author&gt;&lt;Year&gt;2008&lt;/Year&gt;&lt;RecNum&gt;12&lt;/RecNum&gt;&lt;DisplayText&gt;&lt;style face="superscript"&gt;32&lt;/style&gt;&lt;/DisplayText&gt;&lt;record&gt;&lt;rec-number&gt;12&lt;/rec-number&gt;&lt;foreign-keys&gt;&lt;key app="EN" db-id="0xt559wpl2w9toe0wxpvw9fmze20r05zz9pe" timestamp="1606264242"&gt;12&lt;/key&gt;&lt;/foreign-keys&gt;&lt;ref-type name="Journal Article"&gt;17&lt;/ref-type&gt;&lt;contributors&gt;&lt;authors&gt;&lt;author&gt;Shin, R. H.&lt;/author&gt;&lt;author&gt;Vathana, T.&lt;/author&gt;&lt;author&gt;Giessler, G. A.&lt;/author&gt;&lt;author&gt;Friedrich, P. F.&lt;/author&gt;&lt;author&gt;Bishop, A. T.&lt;/author&gt;&lt;author&gt;Shin, A. Y.&lt;/author&gt;&lt;/authors&gt;&lt;/contributors&gt;&lt;auth-address&gt;Department of Orthopedic Surgery, Microvascular Research Laboratory, Mayo Clinic, Rochester, MN 55905, USA.&lt;/auth-address&gt;&lt;titles&gt;&lt;title&gt;Isometric tetanic force measurement method of the tibialis anterior in the rat&lt;/title&gt;&lt;secondary-title&gt;Microsurgery&lt;/secondary-title&gt;&lt;/titles&gt;&lt;periodical&gt;&lt;full-title&gt;Microsurgery&lt;/full-title&gt;&lt;/periodical&gt;&lt;pages&gt;452-7&lt;/pages&gt;&lt;volume&gt;28&lt;/volume&gt;&lt;number&gt;6&lt;/number&gt;&lt;edition&gt;2008/07/16&lt;/edition&gt;&lt;keywords&gt;&lt;keyword&gt;Animals&lt;/keyword&gt;&lt;keyword&gt;Isometric Contraction/*physiology&lt;/keyword&gt;&lt;keyword&gt;Male&lt;/keyword&gt;&lt;keyword&gt;Models, Animal&lt;/keyword&gt;&lt;keyword&gt;Muscle Strength/physiology&lt;/keyword&gt;&lt;keyword&gt;Muscle, Skeletal/*physiology&lt;/keyword&gt;&lt;keyword&gt;Rats&lt;/keyword&gt;&lt;keyword&gt;Rats, Inbred Lew&lt;/keyword&gt;&lt;/keywords&gt;&lt;dates&gt;&lt;year&gt;2008&lt;/year&gt;&lt;/dates&gt;&lt;isbn&gt;1098-2752 (Electronic)&amp;#xD;0738-1085 (Linking)&lt;/isbn&gt;&lt;accession-num&gt;18623151&lt;/accession-num&gt;&lt;urls&gt;&lt;related-urls&gt;&lt;url&gt;https://www.ncbi.nlm.nih.gov/pubmed/18623151&lt;/url&gt;&lt;/related-urls&gt;&lt;/urls&gt;&lt;electronic-resource-num&gt;10.1002/micr.20520&lt;/electronic-resource-num&gt;&lt;/record&gt;&lt;/Cite&gt;&lt;/EndNote&gt;</w:instrText>
      </w:r>
      <w:r w:rsidR="00D76AA5" w:rsidRPr="006D3CAD">
        <w:rPr>
          <w:color w:val="auto"/>
        </w:rPr>
        <w:fldChar w:fldCharType="separate"/>
      </w:r>
      <w:r w:rsidR="0011237F" w:rsidRPr="006D3CAD">
        <w:rPr>
          <w:noProof/>
          <w:color w:val="auto"/>
          <w:vertAlign w:val="superscript"/>
        </w:rPr>
        <w:t>32</w:t>
      </w:r>
      <w:r w:rsidR="00D76AA5" w:rsidRPr="006D3CAD">
        <w:rPr>
          <w:color w:val="auto"/>
        </w:rPr>
        <w:fldChar w:fldCharType="end"/>
      </w:r>
      <w:r w:rsidRPr="006D3CAD">
        <w:rPr>
          <w:color w:val="auto"/>
        </w:rPr>
        <w:t xml:space="preserve"> and New Zealand rabbits</w:t>
      </w:r>
      <w:r w:rsidR="00D76AA5" w:rsidRPr="006D3CAD">
        <w:rPr>
          <w:color w:val="auto"/>
        </w:rPr>
        <w:fldChar w:fldCharType="begin"/>
      </w:r>
      <w:r w:rsidR="0011237F" w:rsidRPr="006D3CAD">
        <w:rPr>
          <w:color w:val="auto"/>
        </w:rPr>
        <w:instrText xml:space="preserve"> ADDIN EN.CITE &lt;EndNote&gt;&lt;Cite&gt;&lt;Author&gt;Giusti&lt;/Author&gt;&lt;Year&gt;2012&lt;/Year&gt;&lt;RecNum&gt;42&lt;/RecNum&gt;&lt;DisplayText&gt;&lt;style face="superscript"&gt;33&lt;/style&gt;&lt;/DisplayText&gt;&lt;record&gt;&lt;rec-number&gt;42&lt;/rec-number&gt;&lt;foreign-keys&gt;&lt;key app="EN" db-id="te0pser27svasae2ts5xpt2mx0259s2axedd" timestamp="1599161128" guid="48a9d7ae-c816-4c11-925c-53caea17c832"&gt;42&lt;/key&gt;&lt;/foreign-keys&gt;&lt;ref-type name="Journal Article"&gt;17&lt;/ref-type&gt;&lt;contributors&gt;&lt;authors&gt;&lt;author&gt;Giusti, G.&lt;/author&gt;&lt;author&gt;Kremer, T.&lt;/author&gt;&lt;author&gt;Willems, W. F.&lt;/author&gt;&lt;author&gt;Friedrich, P. F.&lt;/author&gt;&lt;author&gt;Bishop, A. T.&lt;/author&gt;&lt;author&gt;Shin, A. Y.&lt;/author&gt;&lt;/authors&gt;&lt;/contributors&gt;&lt;auth-address&gt;Microvascular Research Laboratory, Mayo Clinic, Rochester, MN 55905, USA.&lt;/auth-address&gt;&lt;titles&gt;&lt;title&gt;Description and validation of isometric tetanic muscle force test in rabbits&lt;/title&gt;&lt;secondary-title&gt;Microsurgery&lt;/secondary-title&gt;&lt;/titles&gt;&lt;periodical&gt;&lt;full-title&gt;Microsurgery&lt;/full-title&gt;&lt;/periodical&gt;&lt;pages&gt;35-42&lt;/pages&gt;&lt;volume&gt;32&lt;/volume&gt;&lt;number&gt;1&lt;/number&gt;&lt;edition&gt;2011/11/25&lt;/edition&gt;&lt;keywords&gt;&lt;keyword&gt;Animals&lt;/keyword&gt;&lt;keyword&gt;Electric Stimulation&lt;/keyword&gt;&lt;keyword&gt;Isometric Contraction/*physiology&lt;/keyword&gt;&lt;keyword&gt;Male&lt;/keyword&gt;&lt;keyword&gt;Models, Animal&lt;/keyword&gt;&lt;keyword&gt;Muscle Strength/physiology&lt;/keyword&gt;&lt;keyword&gt;Muscle, Skeletal/*physiology&lt;/keyword&gt;&lt;keyword&gt;Peroneal Nerve/physiology&lt;/keyword&gt;&lt;keyword&gt;Rabbits&lt;/keyword&gt;&lt;keyword&gt;Tendons/physiology&lt;/keyword&gt;&lt;/keywords&gt;&lt;dates&gt;&lt;year&gt;2012&lt;/year&gt;&lt;pub-dates&gt;&lt;date&gt;Jan&lt;/date&gt;&lt;/pub-dates&gt;&lt;/dates&gt;&lt;isbn&gt;1098-2752 (Electronic)&amp;#xD;0738-1085 (Linking)&lt;/isbn&gt;&lt;accession-num&gt;22113792&lt;/accession-num&gt;&lt;urls&gt;&lt;related-urls&gt;&lt;url&gt;https://www.ncbi.nlm.nih.gov/pubmed/22113792&lt;/url&gt;&lt;/related-urls&gt;&lt;/urls&gt;&lt;electronic-resource-num&gt;10.1002/micr.20941&lt;/electronic-resource-num&gt;&lt;/record&gt;&lt;/Cite&gt;&lt;/EndNote&gt;</w:instrText>
      </w:r>
      <w:r w:rsidR="00D76AA5" w:rsidRPr="006D3CAD">
        <w:rPr>
          <w:color w:val="auto"/>
        </w:rPr>
        <w:fldChar w:fldCharType="separate"/>
      </w:r>
      <w:r w:rsidR="0011237F" w:rsidRPr="006D3CAD">
        <w:rPr>
          <w:noProof/>
          <w:color w:val="auto"/>
          <w:vertAlign w:val="superscript"/>
        </w:rPr>
        <w:t>33</w:t>
      </w:r>
      <w:r w:rsidR="00D76AA5" w:rsidRPr="006D3CAD">
        <w:rPr>
          <w:color w:val="auto"/>
        </w:rPr>
        <w:fldChar w:fldCharType="end"/>
      </w:r>
      <w:r w:rsidRPr="006D3CAD">
        <w:rPr>
          <w:color w:val="auto"/>
        </w:rPr>
        <w:t>, we validated the isometric tetanic force (ITF) measurement for the</w:t>
      </w:r>
      <w:r w:rsidR="006F3117" w:rsidRPr="006D3CAD">
        <w:rPr>
          <w:color w:val="auto"/>
        </w:rPr>
        <w:t xml:space="preserve"> tibialis anterior (TA) muscle and demonstrated its effectiveness in the evaluation of muscle recovery after different types of nerve repair</w:t>
      </w:r>
      <w:r w:rsidR="00D76AA5" w:rsidRPr="006D3CAD">
        <w:rPr>
          <w:color w:val="auto"/>
        </w:rPr>
        <w:fldChar w:fldCharType="begin">
          <w:fldData xml:space="preserve">PEVuZE5vdGU+PENpdGU+PEF1dGhvcj5CdWxzdHJhPC9BdXRob3I+PFllYXI+MjAyMDwvWWVhcj48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</w:fldData>
        </w:fldChar>
      </w:r>
      <w:r w:rsidR="0011237F" w:rsidRPr="006D3CAD">
        <w:rPr>
          <w:color w:val="auto"/>
        </w:rPr>
        <w:instrText xml:space="preserve"> ADDIN EN.CITE </w:instrText>
      </w:r>
      <w:r w:rsidR="0011237F" w:rsidRPr="006D3CAD">
        <w:rPr>
          <w:color w:val="auto"/>
        </w:rPr>
        <w:fldChar w:fldCharType="begin">
          <w:fldData xml:space="preserve">PEVuZE5vdGU+PENpdGU+PEF1dGhvcj5CdWxzdHJhPC9BdXRob3I+PFllYXI+MjAyMDwvWWVhcj48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</w:fldData>
        </w:fldChar>
      </w:r>
      <w:r w:rsidR="0011237F" w:rsidRPr="006D3CAD">
        <w:rPr>
          <w:color w:val="auto"/>
        </w:rPr>
        <w:instrText xml:space="preserve"> ADDIN EN.CITE.DATA </w:instrText>
      </w:r>
      <w:r w:rsidR="0011237F" w:rsidRPr="006D3CAD">
        <w:rPr>
          <w:color w:val="auto"/>
        </w:rPr>
      </w:r>
      <w:r w:rsidR="0011237F" w:rsidRPr="006D3CAD">
        <w:rPr>
          <w:color w:val="auto"/>
        </w:rPr>
        <w:fldChar w:fldCharType="end"/>
      </w:r>
      <w:r w:rsidR="00D76AA5" w:rsidRPr="006D3CAD">
        <w:rPr>
          <w:color w:val="auto"/>
        </w:rPr>
      </w:r>
      <w:r w:rsidR="00D76AA5" w:rsidRPr="006D3CAD">
        <w:rPr>
          <w:color w:val="auto"/>
        </w:rPr>
        <w:fldChar w:fldCharType="separate"/>
      </w:r>
      <w:r w:rsidR="0011237F" w:rsidRPr="006D3CAD">
        <w:rPr>
          <w:noProof/>
          <w:color w:val="auto"/>
          <w:vertAlign w:val="superscript"/>
        </w:rPr>
        <w:t>34-39</w:t>
      </w:r>
      <w:r w:rsidR="00D76AA5" w:rsidRPr="006D3CAD">
        <w:rPr>
          <w:color w:val="auto"/>
        </w:rPr>
        <w:fldChar w:fldCharType="end"/>
      </w:r>
      <w:r w:rsidR="006F3117" w:rsidRPr="006D3CAD">
        <w:rPr>
          <w:color w:val="auto"/>
        </w:rPr>
        <w:t xml:space="preserve">. </w:t>
      </w:r>
      <w:r w:rsidR="00B93D5E" w:rsidRPr="006D3CAD">
        <w:rPr>
          <w:color w:val="auto"/>
        </w:rPr>
        <w:t>The TA muscle is well suited because of its relatively large size, innervation by the peroneal branch of the sciatic nerve and well elucidated biochemical properties</w:t>
      </w:r>
      <w:r w:rsidR="00F2290E" w:rsidRPr="006D3CAD">
        <w:rPr>
          <w:color w:val="auto"/>
        </w:rPr>
        <w:fldChar w:fldCharType="begin">
          <w:fldData xml:space="preserve">PEVuZE5vdGU+PENpdGU+PEF1dGhvcj5Db29tYmVzPC9BdXRob3I+PFllYXI+MjAwMjwvWWVhcj48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</w:fldData>
        </w:fldChar>
      </w:r>
      <w:r w:rsidR="0011237F" w:rsidRPr="006D3CAD">
        <w:rPr>
          <w:color w:val="auto"/>
        </w:rPr>
        <w:instrText xml:space="preserve"> ADDIN EN.CITE </w:instrText>
      </w:r>
      <w:r w:rsidR="0011237F" w:rsidRPr="006D3CAD">
        <w:rPr>
          <w:color w:val="auto"/>
        </w:rPr>
        <w:fldChar w:fldCharType="begin">
          <w:fldData xml:space="preserve">PEVuZE5vdGU+PENpdGU+PEF1dGhvcj5Db29tYmVzPC9BdXRob3I+PFllYXI+MjAwMjwvWWVhcj48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</w:fldData>
        </w:fldChar>
      </w:r>
      <w:r w:rsidR="0011237F" w:rsidRPr="006D3CAD">
        <w:rPr>
          <w:color w:val="auto"/>
        </w:rPr>
        <w:instrText xml:space="preserve"> ADDIN EN.CITE.DATA </w:instrText>
      </w:r>
      <w:r w:rsidR="0011237F" w:rsidRPr="006D3CAD">
        <w:rPr>
          <w:color w:val="auto"/>
        </w:rPr>
      </w:r>
      <w:r w:rsidR="0011237F" w:rsidRPr="006D3CAD">
        <w:rPr>
          <w:color w:val="auto"/>
        </w:rPr>
        <w:fldChar w:fldCharType="end"/>
      </w:r>
      <w:r w:rsidR="00F2290E" w:rsidRPr="006D3CAD">
        <w:rPr>
          <w:color w:val="auto"/>
        </w:rPr>
      </w:r>
      <w:r w:rsidR="00F2290E" w:rsidRPr="006D3CAD">
        <w:rPr>
          <w:color w:val="auto"/>
        </w:rPr>
        <w:fldChar w:fldCharType="separate"/>
      </w:r>
      <w:r w:rsidR="0011237F" w:rsidRPr="006D3CAD">
        <w:rPr>
          <w:noProof/>
          <w:color w:val="auto"/>
          <w:vertAlign w:val="superscript"/>
        </w:rPr>
        <w:t>40-43</w:t>
      </w:r>
      <w:r w:rsidR="00F2290E" w:rsidRPr="006D3CAD">
        <w:rPr>
          <w:color w:val="auto"/>
        </w:rPr>
        <w:fldChar w:fldCharType="end"/>
      </w:r>
      <w:r w:rsidR="00B93D5E" w:rsidRPr="006D3CAD">
        <w:rPr>
          <w:color w:val="auto"/>
        </w:rPr>
        <w:t xml:space="preserve">. When muscle length (preload force) and electrical parameters are optimized the ITF provides a </w:t>
      </w:r>
      <w:r w:rsidR="006F3117" w:rsidRPr="006D3CAD">
        <w:rPr>
          <w:color w:val="auto"/>
        </w:rPr>
        <w:t xml:space="preserve">side-to-side variability </w:t>
      </w:r>
      <w:r w:rsidR="00B93D5E" w:rsidRPr="006D3CAD">
        <w:rPr>
          <w:color w:val="auto"/>
        </w:rPr>
        <w:t>of 4.4% and 7.5% in rats</w:t>
      </w:r>
      <w:r w:rsidR="00F2290E" w:rsidRPr="006D3CAD">
        <w:rPr>
          <w:color w:val="auto"/>
        </w:rPr>
        <w:fldChar w:fldCharType="begin"/>
      </w:r>
      <w:r w:rsidR="0011237F" w:rsidRPr="006D3CAD">
        <w:rPr>
          <w:color w:val="auto"/>
        </w:rPr>
        <w:instrText xml:space="preserve"> ADDIN EN.CITE &lt;EndNote&gt;&lt;Cite&gt;&lt;Author&gt;Shin&lt;/Author&gt;&lt;Year&gt;2008&lt;/Year&gt;&lt;RecNum&gt;12&lt;/RecNum&gt;&lt;DisplayText&gt;&lt;style face="superscript"&gt;32&lt;/style&gt;&lt;/DisplayText&gt;&lt;record&gt;&lt;rec-number&gt;12&lt;/rec-number&gt;&lt;foreign-keys&gt;&lt;key app="EN" db-id="0xt559wpl2w9toe0wxpvw9fmze20r05zz9pe" timestamp="1606264242"&gt;12&lt;/key&gt;&lt;/foreign-keys&gt;&lt;ref-type name="Journal Article"&gt;17&lt;/ref-type&gt;&lt;contributors&gt;&lt;authors&gt;&lt;author&gt;Shin, R. H.&lt;/author&gt;&lt;author&gt;Vathana, T.&lt;/author&gt;&lt;author&gt;Giessler, G. A.&lt;/author&gt;&lt;author&gt;Friedrich, P. F.&lt;/author&gt;&lt;author&gt;Bishop, A. T.&lt;/author&gt;&lt;author&gt;Shin, A. Y.&lt;/author&gt;&lt;/authors&gt;&lt;/contributors&gt;&lt;auth-address&gt;Department of Orthopedic Surgery, Microvascular Research Laboratory, Mayo Clinic, Rochester, MN 55905, USA.&lt;/auth-address&gt;&lt;titles&gt;&lt;title&gt;Isometric tetanic force measurement method of the tibialis anterior in the rat&lt;/title&gt;&lt;secondary-title&gt;Microsurgery&lt;/secondary-title&gt;&lt;/titles&gt;&lt;periodical&gt;&lt;full-title&gt;Microsurgery&lt;/full-title&gt;&lt;/periodical&gt;&lt;pages&gt;452-7&lt;/pages&gt;&lt;volume&gt;28&lt;/volume&gt;&lt;number&gt;6&lt;/number&gt;&lt;edition&gt;2008/07/16&lt;/edition&gt;&lt;keywords&gt;&lt;keyword&gt;Animals&lt;/keyword&gt;&lt;keyword&gt;Isometric Contraction/*physiology&lt;/keyword&gt;&lt;keyword&gt;Male&lt;/keyword&gt;&lt;keyword&gt;Models, Animal&lt;/keyword&gt;&lt;keyword&gt;Muscle Strength/physiology&lt;/keyword&gt;&lt;keyword&gt;Muscle, Skeletal/*physiology&lt;/keyword&gt;&lt;keyword&gt;Rats&lt;/keyword&gt;&lt;keyword&gt;Rats, Inbred Lew&lt;/keyword&gt;&lt;/keywords&gt;&lt;dates&gt;&lt;year&gt;2008&lt;/year&gt;&lt;/dates&gt;&lt;isbn&gt;1098-2752 (Electronic)&amp;#xD;0738-1085 (Linking)&lt;/isbn&gt;&lt;accession-num&gt;18623151&lt;/accession-num&gt;&lt;urls&gt;&lt;related-urls&gt;&lt;url&gt;https://www.ncbi.nlm.nih.gov/pubmed/18623151&lt;/url&gt;&lt;/related-urls&gt;&lt;/urls&gt;&lt;electronic-resource-num&gt;10.1002/micr.20520&lt;/electronic-resource-num&gt;&lt;/record&gt;&lt;/Cite&gt;&lt;/EndNote&gt;</w:instrText>
      </w:r>
      <w:r w:rsidR="00F2290E" w:rsidRPr="006D3CAD">
        <w:rPr>
          <w:color w:val="auto"/>
        </w:rPr>
        <w:fldChar w:fldCharType="separate"/>
      </w:r>
      <w:r w:rsidR="0011237F" w:rsidRPr="006D3CAD">
        <w:rPr>
          <w:noProof/>
          <w:color w:val="auto"/>
          <w:vertAlign w:val="superscript"/>
        </w:rPr>
        <w:t>32</w:t>
      </w:r>
      <w:r w:rsidR="00F2290E" w:rsidRPr="006D3CAD">
        <w:rPr>
          <w:color w:val="auto"/>
        </w:rPr>
        <w:fldChar w:fldCharType="end"/>
      </w:r>
      <w:r w:rsidR="00B93D5E" w:rsidRPr="006D3CAD">
        <w:rPr>
          <w:color w:val="auto"/>
        </w:rPr>
        <w:t xml:space="preserve"> and rabbits</w:t>
      </w:r>
      <w:r w:rsidR="00F2290E" w:rsidRPr="006D3CAD">
        <w:rPr>
          <w:color w:val="auto"/>
        </w:rPr>
        <w:fldChar w:fldCharType="begin"/>
      </w:r>
      <w:r w:rsidR="0011237F" w:rsidRPr="006D3CAD">
        <w:rPr>
          <w:color w:val="auto"/>
        </w:rPr>
        <w:instrText xml:space="preserve"> ADDIN EN.CITE &lt;EndNote&gt;&lt;Cite&gt;&lt;Author&gt;Giusti&lt;/Author&gt;&lt;Year&gt;2012&lt;/Year&gt;&lt;RecNum&gt;42&lt;/RecNum&gt;&lt;DisplayText&gt;&lt;style face="superscript"&gt;33&lt;/style&gt;&lt;/DisplayText&gt;&lt;record&gt;&lt;rec-number&gt;42&lt;/rec-number&gt;&lt;foreign-keys&gt;&lt;key app="EN" db-id="te0pser27svasae2ts5xpt2mx0259s2axedd" timestamp="1599161128" guid="48a9d7ae-c816-4c11-925c-53caea17c832"&gt;42&lt;/key&gt;&lt;/foreign-keys&gt;&lt;ref-type name="Journal Article"&gt;17&lt;/ref-type&gt;&lt;contributors&gt;&lt;authors&gt;&lt;author&gt;Giusti, G.&lt;/author&gt;&lt;author&gt;Kremer, T.&lt;/author&gt;&lt;author&gt;Willems, W. F.&lt;/author&gt;&lt;author&gt;Friedrich, P. F.&lt;/author&gt;&lt;author&gt;Bishop, A. T.&lt;/author&gt;&lt;author&gt;Shin, A. Y.&lt;/author&gt;&lt;/authors&gt;&lt;/contributors&gt;&lt;auth-address&gt;Microvascular Research Laboratory, Mayo Clinic, Rochester, MN 55905, USA.&lt;/auth-address&gt;&lt;titles&gt;&lt;title&gt;Description and validation of isometric tetanic muscle force test in rabbits&lt;/title&gt;&lt;secondary-title&gt;Microsurgery&lt;/secondary-title&gt;&lt;/titles&gt;&lt;periodical&gt;&lt;full-title&gt;Microsurgery&lt;/full-title&gt;&lt;/periodical&gt;&lt;pages&gt;35-42&lt;/pages&gt;&lt;volume&gt;32&lt;/volume&gt;&lt;number&gt;1&lt;/number&gt;&lt;edition&gt;2011/11/25&lt;/edition&gt;&lt;keywords&gt;&lt;keyword&gt;Animals&lt;/keyword&gt;&lt;keyword&gt;Electric Stimulation&lt;/keyword&gt;&lt;keyword&gt;Isometric Contraction/*physiology&lt;/keyword&gt;&lt;keyword&gt;Male&lt;/keyword&gt;&lt;keyword&gt;Models, Animal&lt;/keyword&gt;&lt;keyword&gt;Muscle Strength/physiology&lt;/keyword&gt;&lt;keyword&gt;Muscle, Skeletal/*physiology&lt;/keyword&gt;&lt;keyword&gt;Peroneal Nerve/physiology&lt;/keyword&gt;&lt;keyword&gt;Rabbits&lt;/keyword&gt;&lt;keyword&gt;Tendons/physiology&lt;/keyword&gt;&lt;/keywords&gt;&lt;dates&gt;&lt;year&gt;2012&lt;/year&gt;&lt;pub-dates&gt;&lt;date&gt;Jan&lt;/date&gt;&lt;/pub-dates&gt;&lt;/dates&gt;&lt;isbn&gt;1098-2752 (Electronic)&amp;#xD;0738-1085 (Linking)&lt;/isbn&gt;&lt;accession-num&gt;22113792&lt;/accession-num&gt;&lt;urls&gt;&lt;related-urls&gt;&lt;url&gt;https://www.ncbi.nlm.nih.gov/pubmed/22113792&lt;/url&gt;&lt;/related-urls&gt;&lt;/urls&gt;&lt;electronic-resource-num&gt;10.1002/micr.20941&lt;/electronic-resource-num&gt;&lt;/record&gt;&lt;/Cite&gt;&lt;/EndNote&gt;</w:instrText>
      </w:r>
      <w:r w:rsidR="00F2290E" w:rsidRPr="006D3CAD">
        <w:rPr>
          <w:color w:val="auto"/>
        </w:rPr>
        <w:fldChar w:fldCharType="separate"/>
      </w:r>
      <w:r w:rsidR="0011237F" w:rsidRPr="006D3CAD">
        <w:rPr>
          <w:noProof/>
          <w:color w:val="auto"/>
          <w:vertAlign w:val="superscript"/>
        </w:rPr>
        <w:t>33</w:t>
      </w:r>
      <w:r w:rsidR="00F2290E" w:rsidRPr="006D3CAD">
        <w:rPr>
          <w:color w:val="auto"/>
        </w:rPr>
        <w:fldChar w:fldCharType="end"/>
      </w:r>
      <w:r w:rsidR="00B93D5E" w:rsidRPr="006D3CAD">
        <w:rPr>
          <w:color w:val="auto"/>
        </w:rPr>
        <w:t xml:space="preserve">, respectively. </w:t>
      </w:r>
    </w:p>
    <w:p w14:paraId="396761B2" w14:textId="77777777" w:rsidR="00B93D5E" w:rsidRPr="006D3CAD" w:rsidRDefault="00B93D5E" w:rsidP="001E5602">
      <w:pPr>
        <w:contextualSpacing/>
        <w:rPr>
          <w:color w:val="auto"/>
        </w:rPr>
      </w:pPr>
    </w:p>
    <w:p w14:paraId="007C9F98" w14:textId="2DB3104B" w:rsidR="00B93D5E" w:rsidRPr="006D3CAD" w:rsidRDefault="00B93D5E" w:rsidP="001E5602">
      <w:pPr>
        <w:contextualSpacing/>
        <w:rPr>
          <w:color w:val="auto"/>
        </w:rPr>
      </w:pPr>
      <w:r w:rsidRPr="006D3CAD">
        <w:rPr>
          <w:color w:val="auto"/>
        </w:rPr>
        <w:t xml:space="preserve">This </w:t>
      </w:r>
      <w:r w:rsidR="00D90794">
        <w:rPr>
          <w:color w:val="auto"/>
        </w:rPr>
        <w:t>article</w:t>
      </w:r>
      <w:r w:rsidR="005575AA" w:rsidRPr="006D3CAD">
        <w:rPr>
          <w:color w:val="auto"/>
        </w:rPr>
        <w:t xml:space="preserve"> </w:t>
      </w:r>
      <w:r w:rsidRPr="006D3CAD">
        <w:rPr>
          <w:color w:val="auto"/>
        </w:rPr>
        <w:t xml:space="preserve">provides a detailed </w:t>
      </w:r>
      <w:r w:rsidR="005575AA" w:rsidRPr="006D3CAD">
        <w:rPr>
          <w:color w:val="auto"/>
        </w:rPr>
        <w:t xml:space="preserve">protocol </w:t>
      </w:r>
      <w:r w:rsidRPr="006D3CAD">
        <w:rPr>
          <w:color w:val="auto"/>
        </w:rPr>
        <w:t>of the ITF measurement</w:t>
      </w:r>
      <w:r w:rsidR="004C7CA3" w:rsidRPr="006D3CAD">
        <w:rPr>
          <w:color w:val="auto"/>
        </w:rPr>
        <w:t xml:space="preserve"> in the rat sciatic nerve model, including</w:t>
      </w:r>
      <w:r w:rsidRPr="006D3CAD">
        <w:rPr>
          <w:color w:val="auto"/>
        </w:rPr>
        <w:t xml:space="preserve"> </w:t>
      </w:r>
      <w:r w:rsidR="00BB1146" w:rsidRPr="006D3CAD">
        <w:rPr>
          <w:color w:val="auto"/>
        </w:rPr>
        <w:t xml:space="preserve">a thorough description of the necessary pre-surgical planning, surgical approach and dissection of the common peroneal nerve and the distal </w:t>
      </w:r>
      <w:r w:rsidR="00F21508" w:rsidRPr="006D3CAD">
        <w:rPr>
          <w:color w:val="auto"/>
        </w:rPr>
        <w:t>TA</w:t>
      </w:r>
      <w:r w:rsidR="00BB1146" w:rsidRPr="006D3CAD">
        <w:rPr>
          <w:color w:val="auto"/>
        </w:rPr>
        <w:t xml:space="preserve"> muscle tendon. Using predetermined values for the stimulus intensity and duration, the optimal muscle length and stimulus pulse frequency will be defined. With these four parameters, </w:t>
      </w:r>
      <w:r w:rsidR="008B2876" w:rsidRPr="006D3CAD">
        <w:rPr>
          <w:color w:val="auto"/>
        </w:rPr>
        <w:t>t</w:t>
      </w:r>
      <w:r w:rsidR="00BB1146" w:rsidRPr="006D3CAD">
        <w:rPr>
          <w:color w:val="auto"/>
        </w:rPr>
        <w:t xml:space="preserve">he </w:t>
      </w:r>
      <w:r w:rsidR="004C7CA3" w:rsidRPr="006D3CAD">
        <w:rPr>
          <w:color w:val="auto"/>
        </w:rPr>
        <w:t>ITF</w:t>
      </w:r>
      <w:r w:rsidR="008B2876" w:rsidRPr="006D3CAD">
        <w:rPr>
          <w:color w:val="auto"/>
        </w:rPr>
        <w:t xml:space="preserve"> can subsequently be </w:t>
      </w:r>
      <w:r w:rsidR="00CD6B31" w:rsidRPr="006D3CAD">
        <w:rPr>
          <w:color w:val="auto"/>
        </w:rPr>
        <w:t xml:space="preserve">consistently and accurately </w:t>
      </w:r>
      <w:r w:rsidR="008B2876" w:rsidRPr="006D3CAD">
        <w:rPr>
          <w:color w:val="auto"/>
        </w:rPr>
        <w:t xml:space="preserve">measured. </w:t>
      </w:r>
    </w:p>
    <w:p w14:paraId="237AD7DD" w14:textId="77777777" w:rsidR="00D15131" w:rsidRPr="006D3CAD" w:rsidRDefault="00D15131" w:rsidP="001E5602">
      <w:pPr>
        <w:contextualSpacing/>
        <w:rPr>
          <w:b/>
        </w:rPr>
      </w:pPr>
    </w:p>
    <w:p w14:paraId="62815D46" w14:textId="400C558B" w:rsidR="00C35686" w:rsidRDefault="006305D7" w:rsidP="001E5602">
      <w:pPr>
        <w:contextualSpacing/>
      </w:pPr>
      <w:r w:rsidRPr="006D3CAD">
        <w:rPr>
          <w:b/>
        </w:rPr>
        <w:t>PROTOCOL:</w:t>
      </w:r>
      <w:r w:rsidRPr="006D3CAD">
        <w:t xml:space="preserve"> </w:t>
      </w:r>
    </w:p>
    <w:p w14:paraId="343A9328" w14:textId="77777777" w:rsidR="00D90794" w:rsidRDefault="00D90794" w:rsidP="001E5602">
      <w:pPr>
        <w:contextualSpacing/>
      </w:pPr>
    </w:p>
    <w:p w14:paraId="1390D83E" w14:textId="77777777" w:rsidR="00D90794" w:rsidRDefault="00D90794" w:rsidP="00D90794">
      <w:pPr>
        <w:pStyle w:val="NormalWeb"/>
        <w:spacing w:before="0" w:beforeAutospacing="0" w:after="0" w:afterAutospacing="0"/>
        <w:contextualSpacing/>
      </w:pPr>
      <w:r w:rsidRPr="006D3CAD">
        <w:t>All animal procedures were performed with approval of the Institutional Animal Care and Use Committee (IACUC A334818).</w:t>
      </w:r>
    </w:p>
    <w:p w14:paraId="3F45886D" w14:textId="77777777" w:rsidR="00D90794" w:rsidRPr="006D3CAD" w:rsidRDefault="00D90794" w:rsidP="001E5602">
      <w:pPr>
        <w:contextualSpacing/>
      </w:pPr>
    </w:p>
    <w:p w14:paraId="348CF6E8" w14:textId="123D3BEF" w:rsidR="00C35686" w:rsidRDefault="004C7CA3" w:rsidP="001E5602">
      <w:pPr>
        <w:pStyle w:val="NormalWeb"/>
        <w:numPr>
          <w:ilvl w:val="0"/>
          <w:numId w:val="32"/>
        </w:numPr>
        <w:spacing w:before="0" w:beforeAutospacing="0" w:after="0" w:afterAutospacing="0"/>
        <w:ind w:left="0" w:firstLine="0"/>
        <w:contextualSpacing/>
        <w:rPr>
          <w:b/>
        </w:rPr>
      </w:pPr>
      <w:r w:rsidRPr="006D3CAD">
        <w:rPr>
          <w:b/>
        </w:rPr>
        <w:t xml:space="preserve">Calibration of the force transducer </w:t>
      </w:r>
    </w:p>
    <w:p w14:paraId="523108BB" w14:textId="77777777" w:rsidR="00D90794" w:rsidRPr="006D3CAD" w:rsidRDefault="00D90794" w:rsidP="00D90794">
      <w:pPr>
        <w:pStyle w:val="NormalWeb"/>
        <w:spacing w:before="0" w:beforeAutospacing="0" w:after="0" w:afterAutospacing="0"/>
        <w:contextualSpacing/>
        <w:rPr>
          <w:b/>
        </w:rPr>
      </w:pPr>
    </w:p>
    <w:p w14:paraId="00F82577" w14:textId="72CD848B" w:rsidR="00E92A2D" w:rsidRDefault="00C35686" w:rsidP="001E5602">
      <w:pPr>
        <w:pStyle w:val="NormalWeb"/>
        <w:numPr>
          <w:ilvl w:val="1"/>
          <w:numId w:val="32"/>
        </w:numPr>
        <w:spacing w:before="0" w:beforeAutospacing="0" w:after="0" w:afterAutospacing="0"/>
        <w:ind w:left="0" w:firstLine="0"/>
        <w:contextualSpacing/>
      </w:pPr>
      <w:r w:rsidRPr="006D3CAD">
        <w:t xml:space="preserve">Ensure that the computer is properly connected to the USB-6009 multifunctional I/O data acquisition (DAQ) device, which in turn should be connected to the force transducer. </w:t>
      </w:r>
    </w:p>
    <w:p w14:paraId="5162CF97" w14:textId="77777777" w:rsidR="00D90794" w:rsidRPr="006D3CAD" w:rsidRDefault="00D90794" w:rsidP="00D90794">
      <w:pPr>
        <w:pStyle w:val="NormalWeb"/>
        <w:spacing w:before="0" w:beforeAutospacing="0" w:after="0" w:afterAutospacing="0"/>
        <w:contextualSpacing/>
      </w:pPr>
    </w:p>
    <w:p w14:paraId="2BBF87EE" w14:textId="69643D28" w:rsidR="004540D9" w:rsidRDefault="00A72582" w:rsidP="001E5602">
      <w:pPr>
        <w:pStyle w:val="NormalWeb"/>
        <w:spacing w:before="0" w:beforeAutospacing="0" w:after="0" w:afterAutospacing="0"/>
        <w:contextualSpacing/>
      </w:pPr>
      <w:r w:rsidRPr="006D3CAD">
        <w:t xml:space="preserve">NOTE: </w:t>
      </w:r>
      <w:r w:rsidR="004540D9" w:rsidRPr="006D3CAD">
        <w:t>Other rat strains and species</w:t>
      </w:r>
      <w:r w:rsidRPr="006D3CAD">
        <w:t xml:space="preserve"> may </w:t>
      </w:r>
      <w:r w:rsidR="004540D9" w:rsidRPr="006D3CAD">
        <w:t xml:space="preserve">require a different load-cell </w:t>
      </w:r>
      <w:r w:rsidR="00894C2D" w:rsidRPr="006D3CAD">
        <w:t xml:space="preserve">force transducer </w:t>
      </w:r>
      <w:r w:rsidR="004540D9" w:rsidRPr="006D3CAD">
        <w:t>as higher forces are to be expected</w:t>
      </w:r>
      <w:r w:rsidRPr="006D3CAD">
        <w:t xml:space="preserve"> </w:t>
      </w:r>
      <w:r w:rsidRPr="006D3CAD">
        <w:fldChar w:fldCharType="begin">
          <w:fldData xml:space="preserve">PEVuZE5vdGU+PENpdGU+PEF1dGhvcj5TY2htb2xsPC9BdXRob3I+PFllYXI+MjAxNzwvWWVhcj48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=
</w:fldData>
        </w:fldChar>
      </w:r>
      <w:r w:rsidR="0011237F" w:rsidRPr="006D3CAD">
        <w:instrText xml:space="preserve"> ADDIN EN.CITE </w:instrText>
      </w:r>
      <w:r w:rsidR="0011237F" w:rsidRPr="006D3CAD">
        <w:fldChar w:fldCharType="begin">
          <w:fldData xml:space="preserve">PEVuZE5vdGU+PENpdGU+PEF1dGhvcj5TY2htb2xsPC9BdXRob3I+PFllYXI+MjAxNzwvWWVhcj48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=
</w:fldData>
        </w:fldChar>
      </w:r>
      <w:r w:rsidR="0011237F" w:rsidRPr="006D3CAD">
        <w:instrText xml:space="preserve"> ADDIN EN.CITE.DATA </w:instrText>
      </w:r>
      <w:r w:rsidR="0011237F" w:rsidRPr="006D3CAD">
        <w:fldChar w:fldCharType="end"/>
      </w:r>
      <w:r w:rsidRPr="006D3CAD">
        <w:fldChar w:fldCharType="separate"/>
      </w:r>
      <w:r w:rsidR="0011237F" w:rsidRPr="006D3CAD">
        <w:rPr>
          <w:noProof/>
          <w:vertAlign w:val="superscript"/>
        </w:rPr>
        <w:t>44</w:t>
      </w:r>
      <w:r w:rsidRPr="006D3CAD">
        <w:fldChar w:fldCharType="end"/>
      </w:r>
      <w:r w:rsidRPr="006D3CAD">
        <w:t>.</w:t>
      </w:r>
      <w:r w:rsidR="004540D9" w:rsidRPr="006D3CAD">
        <w:t xml:space="preserve"> </w:t>
      </w:r>
    </w:p>
    <w:p w14:paraId="458B23D6" w14:textId="77777777" w:rsidR="00D90794" w:rsidRPr="006D3CAD" w:rsidRDefault="00D90794" w:rsidP="001E5602">
      <w:pPr>
        <w:pStyle w:val="NormalWeb"/>
        <w:spacing w:before="0" w:beforeAutospacing="0" w:after="0" w:afterAutospacing="0"/>
        <w:contextualSpacing/>
      </w:pPr>
    </w:p>
    <w:p w14:paraId="6A342D68" w14:textId="368F9BDF" w:rsidR="00C35686" w:rsidRDefault="00D90794" w:rsidP="001E5602">
      <w:pPr>
        <w:pStyle w:val="NormalWeb"/>
        <w:numPr>
          <w:ilvl w:val="1"/>
          <w:numId w:val="32"/>
        </w:numPr>
        <w:spacing w:before="0" w:beforeAutospacing="0" w:after="0" w:afterAutospacing="0"/>
        <w:ind w:left="0" w:firstLine="0"/>
        <w:contextualSpacing/>
      </w:pPr>
      <w:r>
        <w:t>Attach a</w:t>
      </w:r>
      <w:r w:rsidR="00C35686" w:rsidRPr="006D3CAD">
        <w:t xml:space="preserve"> custom clamp fashioned from a modified surgical hemostat to the force transducer that is mounted to a vacuum base adjustable lever arm</w:t>
      </w:r>
      <w:r w:rsidR="00B526B8" w:rsidRPr="006D3CAD">
        <w:t>.</w:t>
      </w:r>
    </w:p>
    <w:p w14:paraId="3E5B86F7" w14:textId="77777777" w:rsidR="00D90794" w:rsidRPr="006D3CAD" w:rsidRDefault="00D90794" w:rsidP="00D90794">
      <w:pPr>
        <w:pStyle w:val="NormalWeb"/>
        <w:spacing w:before="0" w:beforeAutospacing="0" w:after="0" w:afterAutospacing="0"/>
        <w:contextualSpacing/>
      </w:pPr>
    </w:p>
    <w:p w14:paraId="2376B243" w14:textId="6461686E" w:rsidR="00D90794" w:rsidRDefault="004A22E7" w:rsidP="001E5602">
      <w:pPr>
        <w:pStyle w:val="NormalWeb"/>
        <w:spacing w:before="0" w:beforeAutospacing="0" w:after="0" w:afterAutospacing="0"/>
        <w:contextualSpacing/>
      </w:pPr>
      <w:r w:rsidRPr="006D3CAD">
        <w:t>NOTE:</w:t>
      </w:r>
      <w:r w:rsidR="001E5602" w:rsidRPr="006D3CAD">
        <w:t xml:space="preserve"> </w:t>
      </w:r>
      <w:r w:rsidR="00B526B8" w:rsidRPr="006D3CAD">
        <w:t>The custom-made clamp</w:t>
      </w:r>
      <w:r w:rsidR="005336F6" w:rsidRPr="006D3CAD">
        <w:t xml:space="preserve"> consists of a surgical hemostat modified with a tightening screw </w:t>
      </w:r>
      <w:r w:rsidR="00B526B8" w:rsidRPr="006D3CAD">
        <w:t xml:space="preserve">that allows for adjustment of the </w:t>
      </w:r>
      <w:r w:rsidR="005336F6" w:rsidRPr="006D3CAD">
        <w:t>tension</w:t>
      </w:r>
      <w:r w:rsidR="00B526B8" w:rsidRPr="006D3CAD">
        <w:t xml:space="preserve"> (</w:t>
      </w:r>
      <w:r w:rsidR="00B526B8" w:rsidRPr="006D3CAD">
        <w:rPr>
          <w:b/>
        </w:rPr>
        <w:t>Figure 1</w:t>
      </w:r>
      <w:r w:rsidR="00B526B8" w:rsidRPr="006D3CAD">
        <w:t xml:space="preserve">). </w:t>
      </w:r>
    </w:p>
    <w:p w14:paraId="07F02931" w14:textId="77777777" w:rsidR="00D90794" w:rsidRPr="006D3CAD" w:rsidRDefault="00D90794" w:rsidP="001E5602">
      <w:pPr>
        <w:pStyle w:val="NormalWeb"/>
        <w:spacing w:before="0" w:beforeAutospacing="0" w:after="0" w:afterAutospacing="0"/>
        <w:contextualSpacing/>
      </w:pPr>
    </w:p>
    <w:p w14:paraId="6EBEE311" w14:textId="159829AD" w:rsidR="00C35686" w:rsidRDefault="00C35686" w:rsidP="001E5602">
      <w:pPr>
        <w:pStyle w:val="NormalWeb"/>
        <w:numPr>
          <w:ilvl w:val="1"/>
          <w:numId w:val="32"/>
        </w:numPr>
        <w:spacing w:before="0" w:beforeAutospacing="0" w:after="0" w:afterAutospacing="0"/>
        <w:ind w:left="0" w:firstLine="0"/>
        <w:contextualSpacing/>
      </w:pPr>
      <w:r w:rsidRPr="006D3CAD">
        <w:t>Position the custom-made acrylic glass testing platform, which contains two wooden blocks for fixation of the rat hind limb, on the table.</w:t>
      </w:r>
      <w:r w:rsidR="001E5602" w:rsidRPr="006D3CAD">
        <w:t xml:space="preserve"> </w:t>
      </w:r>
    </w:p>
    <w:p w14:paraId="0983804F" w14:textId="77777777" w:rsidR="00D90794" w:rsidRPr="006D3CAD" w:rsidRDefault="00D90794" w:rsidP="00D90794">
      <w:pPr>
        <w:pStyle w:val="NormalWeb"/>
        <w:spacing w:before="0" w:beforeAutospacing="0" w:after="0" w:afterAutospacing="0"/>
        <w:contextualSpacing/>
      </w:pPr>
    </w:p>
    <w:p w14:paraId="1C357872" w14:textId="07921AAA" w:rsidR="00D90794" w:rsidRDefault="003C25B6" w:rsidP="001E5602">
      <w:pPr>
        <w:pStyle w:val="NormalWeb"/>
        <w:spacing w:before="0" w:beforeAutospacing="0" w:after="0" w:afterAutospacing="0"/>
        <w:contextualSpacing/>
      </w:pPr>
      <w:r w:rsidRPr="006D3CAD">
        <w:t xml:space="preserve">NOTE: Other materials such as urethane can also be used instead of wood as long as the K-wires </w:t>
      </w:r>
      <w:r w:rsidR="00844DED" w:rsidRPr="006D3CAD">
        <w:t xml:space="preserve">are able to penetrate and fixate. </w:t>
      </w:r>
    </w:p>
    <w:p w14:paraId="0B15A648" w14:textId="77777777" w:rsidR="00D90794" w:rsidRPr="006D3CAD" w:rsidRDefault="00D90794" w:rsidP="001E5602">
      <w:pPr>
        <w:pStyle w:val="NormalWeb"/>
        <w:spacing w:before="0" w:beforeAutospacing="0" w:after="0" w:afterAutospacing="0"/>
        <w:contextualSpacing/>
      </w:pPr>
    </w:p>
    <w:p w14:paraId="2C19FFC8" w14:textId="381DE983" w:rsidR="00C35686" w:rsidRDefault="00C35686" w:rsidP="001E5602">
      <w:pPr>
        <w:pStyle w:val="NormalWeb"/>
        <w:numPr>
          <w:ilvl w:val="1"/>
          <w:numId w:val="32"/>
        </w:numPr>
        <w:spacing w:before="0" w:beforeAutospacing="0" w:after="0" w:afterAutospacing="0"/>
        <w:ind w:left="0" w:firstLine="0"/>
        <w:contextualSpacing/>
      </w:pPr>
      <w:r w:rsidRPr="006D3CAD">
        <w:t>Attach the clamp, force transducer and adjustable lever arm combination vertically to the testing platform using its vacuum base.</w:t>
      </w:r>
    </w:p>
    <w:p w14:paraId="6E9424D9" w14:textId="77777777" w:rsidR="00D90794" w:rsidRPr="006D3CAD" w:rsidRDefault="00D90794" w:rsidP="00D90794">
      <w:pPr>
        <w:pStyle w:val="NormalWeb"/>
        <w:spacing w:before="0" w:beforeAutospacing="0" w:after="0" w:afterAutospacing="0"/>
        <w:contextualSpacing/>
      </w:pPr>
    </w:p>
    <w:p w14:paraId="7C767830" w14:textId="33593D4E" w:rsidR="00C35686" w:rsidRDefault="00C35686" w:rsidP="001E5602">
      <w:pPr>
        <w:pStyle w:val="NormalWeb"/>
        <w:numPr>
          <w:ilvl w:val="1"/>
          <w:numId w:val="32"/>
        </w:numPr>
        <w:spacing w:before="0" w:beforeAutospacing="0" w:after="0" w:afterAutospacing="0"/>
        <w:ind w:left="0" w:firstLine="0"/>
        <w:contextualSpacing/>
      </w:pPr>
      <w:r w:rsidRPr="006D3CAD">
        <w:t>Fasten a hook or loop to the clamp for the calibration weights.</w:t>
      </w:r>
    </w:p>
    <w:p w14:paraId="01919C67" w14:textId="77777777" w:rsidR="00D90794" w:rsidRPr="006D3CAD" w:rsidRDefault="00D90794" w:rsidP="00D90794">
      <w:pPr>
        <w:pStyle w:val="NormalWeb"/>
        <w:spacing w:before="0" w:beforeAutospacing="0" w:after="0" w:afterAutospacing="0"/>
        <w:contextualSpacing/>
      </w:pPr>
    </w:p>
    <w:p w14:paraId="67EDD627" w14:textId="7CACFCE4" w:rsidR="00C35686" w:rsidRDefault="00C35686" w:rsidP="001E5602">
      <w:pPr>
        <w:pStyle w:val="NormalWeb"/>
        <w:numPr>
          <w:ilvl w:val="1"/>
          <w:numId w:val="32"/>
        </w:numPr>
        <w:spacing w:before="0" w:beforeAutospacing="0" w:after="0" w:afterAutospacing="0"/>
        <w:ind w:left="0" w:firstLine="0"/>
        <w:contextualSpacing/>
      </w:pPr>
      <w:r w:rsidRPr="006D3CAD">
        <w:t xml:space="preserve">Turn on the computer and open the </w:t>
      </w:r>
      <w:r w:rsidR="00DC11D9" w:rsidRPr="006D3CAD">
        <w:t>software</w:t>
      </w:r>
      <w:r w:rsidR="00D90794">
        <w:t xml:space="preserve"> (e.g., </w:t>
      </w:r>
      <w:proofErr w:type="spellStart"/>
      <w:r w:rsidR="00D90794">
        <w:t>Labview</w:t>
      </w:r>
      <w:proofErr w:type="spellEnd"/>
      <w:r w:rsidR="00D90794">
        <w:t>)</w:t>
      </w:r>
      <w:r w:rsidRPr="006D3CAD">
        <w:t xml:space="preserve">. </w:t>
      </w:r>
    </w:p>
    <w:p w14:paraId="3B3DCC04" w14:textId="77777777" w:rsidR="00D90794" w:rsidRPr="006D3CAD" w:rsidRDefault="00D90794" w:rsidP="00D90794">
      <w:pPr>
        <w:pStyle w:val="NormalWeb"/>
        <w:spacing w:before="0" w:beforeAutospacing="0" w:after="0" w:afterAutospacing="0"/>
        <w:contextualSpacing/>
      </w:pPr>
    </w:p>
    <w:p w14:paraId="2A3D74A7" w14:textId="33D83918" w:rsidR="00C35686" w:rsidRDefault="00C35686" w:rsidP="001E5602">
      <w:pPr>
        <w:pStyle w:val="NormalWeb"/>
        <w:numPr>
          <w:ilvl w:val="1"/>
          <w:numId w:val="32"/>
        </w:numPr>
        <w:spacing w:before="0" w:beforeAutospacing="0" w:after="0" w:afterAutospacing="0"/>
        <w:ind w:left="0" w:firstLine="0"/>
        <w:contextualSpacing/>
      </w:pPr>
      <w:r w:rsidRPr="006D3CAD">
        <w:t xml:space="preserve">Once the software is opened, start the custom-made virtual instrument (VI) for </w:t>
      </w:r>
      <w:r w:rsidR="004C7CA3" w:rsidRPr="006D3CAD">
        <w:t>ITF</w:t>
      </w:r>
      <w:r w:rsidRPr="006D3CAD">
        <w:t xml:space="preserve"> measurement</w:t>
      </w:r>
      <w:r w:rsidR="004C7CA3" w:rsidRPr="006D3CAD">
        <w:t xml:space="preserve"> (</w:t>
      </w:r>
      <w:r w:rsidR="004C7CA3" w:rsidRPr="006D3CAD">
        <w:rPr>
          <w:b/>
        </w:rPr>
        <w:t xml:space="preserve">Figure </w:t>
      </w:r>
      <w:r w:rsidR="004A22E7" w:rsidRPr="006D3CAD">
        <w:rPr>
          <w:b/>
        </w:rPr>
        <w:t>2</w:t>
      </w:r>
      <w:r w:rsidR="004C7CA3" w:rsidRPr="006D3CAD">
        <w:t>)</w:t>
      </w:r>
      <w:r w:rsidR="00B940F1" w:rsidRPr="006D3CAD">
        <w:t>.</w:t>
      </w:r>
    </w:p>
    <w:p w14:paraId="30D13AC9" w14:textId="77777777" w:rsidR="00D90794" w:rsidRPr="006D3CAD" w:rsidRDefault="00D90794" w:rsidP="00D90794">
      <w:pPr>
        <w:pStyle w:val="NormalWeb"/>
        <w:spacing w:before="0" w:beforeAutospacing="0" w:after="0" w:afterAutospacing="0"/>
        <w:contextualSpacing/>
      </w:pPr>
    </w:p>
    <w:p w14:paraId="49F9C7CB" w14:textId="2E56BF14" w:rsidR="004C469D" w:rsidRDefault="004C469D" w:rsidP="001E5602">
      <w:pPr>
        <w:pStyle w:val="NormalWeb"/>
        <w:spacing w:before="0" w:beforeAutospacing="0" w:after="0" w:afterAutospacing="0"/>
        <w:contextualSpacing/>
      </w:pPr>
      <w:r w:rsidRPr="006D3CAD">
        <w:t xml:space="preserve">NOTE: </w:t>
      </w:r>
      <w:r w:rsidRPr="006D3CAD">
        <w:rPr>
          <w:b/>
        </w:rPr>
        <w:t xml:space="preserve">Figure </w:t>
      </w:r>
      <w:r w:rsidR="004A22E7" w:rsidRPr="006D3CAD">
        <w:rPr>
          <w:b/>
        </w:rPr>
        <w:t>2</w:t>
      </w:r>
      <w:r w:rsidRPr="006D3CAD">
        <w:t xml:space="preserve"> contains </w:t>
      </w:r>
      <w:r w:rsidR="00D90794">
        <w:t>the</w:t>
      </w:r>
      <w:r w:rsidR="005A19E3" w:rsidRPr="006D3CAD">
        <w:t xml:space="preserve"> LabVIEW code in</w:t>
      </w:r>
      <w:r w:rsidRPr="006D3CAD">
        <w:t xml:space="preserve"> </w:t>
      </w:r>
      <w:r w:rsidR="005A19E3" w:rsidRPr="006D3CAD">
        <w:t xml:space="preserve">a </w:t>
      </w:r>
      <w:r w:rsidRPr="006D3CAD">
        <w:t>VI snippet. Th</w:t>
      </w:r>
      <w:r w:rsidR="005A19E3" w:rsidRPr="006D3CAD">
        <w:t>is</w:t>
      </w:r>
      <w:r w:rsidRPr="006D3CAD">
        <w:t xml:space="preserve"> VI snippet can be dragged onto the block diagram in </w:t>
      </w:r>
      <w:r w:rsidR="005A19E3" w:rsidRPr="006D3CAD">
        <w:t>LabVIEW</w:t>
      </w:r>
      <w:r w:rsidRPr="006D3CAD">
        <w:t xml:space="preserve">. It will </w:t>
      </w:r>
      <w:r w:rsidR="005A19E3" w:rsidRPr="006D3CAD">
        <w:t xml:space="preserve">automatically </w:t>
      </w:r>
      <w:r w:rsidRPr="006D3CAD">
        <w:t>be tr</w:t>
      </w:r>
      <w:r w:rsidR="005A19E3" w:rsidRPr="006D3CAD">
        <w:t xml:space="preserve">ansformed into a graphical code. </w:t>
      </w:r>
      <w:r w:rsidR="00A72582" w:rsidRPr="006D3CAD">
        <w:t>For this experiment t</w:t>
      </w:r>
      <w:r w:rsidR="005A19E3" w:rsidRPr="006D3CAD">
        <w:t xml:space="preserve">he sampling rate </w:t>
      </w:r>
      <w:r w:rsidR="00A72582" w:rsidRPr="006D3CAD">
        <w:t>was</w:t>
      </w:r>
      <w:r w:rsidR="005A19E3" w:rsidRPr="006D3CAD">
        <w:t xml:space="preserve"> set at 2000 Hz with 25 samples to read for each iteration. </w:t>
      </w:r>
    </w:p>
    <w:p w14:paraId="50ED3237" w14:textId="77777777" w:rsidR="00D90794" w:rsidRPr="006D3CAD" w:rsidRDefault="00D90794" w:rsidP="001E5602">
      <w:pPr>
        <w:pStyle w:val="NormalWeb"/>
        <w:spacing w:before="0" w:beforeAutospacing="0" w:after="0" w:afterAutospacing="0"/>
        <w:contextualSpacing/>
      </w:pPr>
    </w:p>
    <w:p w14:paraId="12B10662" w14:textId="638D1959" w:rsidR="00C35686" w:rsidRDefault="00C35686" w:rsidP="001E5602">
      <w:pPr>
        <w:pStyle w:val="NormalWeb"/>
        <w:numPr>
          <w:ilvl w:val="1"/>
          <w:numId w:val="32"/>
        </w:numPr>
        <w:spacing w:before="0" w:beforeAutospacing="0" w:after="0" w:afterAutospacing="0"/>
        <w:ind w:left="0" w:firstLine="0"/>
        <w:contextualSpacing/>
      </w:pPr>
      <w:r w:rsidRPr="006D3CAD">
        <w:t xml:space="preserve">Run the VI </w:t>
      </w:r>
      <w:r w:rsidR="00B940F1" w:rsidRPr="006D3CAD">
        <w:t>by pressing the white arrow in the left upper corner</w:t>
      </w:r>
      <w:r w:rsidR="00A463FF" w:rsidRPr="006D3CAD">
        <w:t xml:space="preserve"> </w:t>
      </w:r>
      <w:r w:rsidRPr="006D3CAD">
        <w:t xml:space="preserve">and select </w:t>
      </w:r>
      <w:r w:rsidRPr="00D90794">
        <w:rPr>
          <w:b/>
          <w:bCs/>
        </w:rPr>
        <w:t>New</w:t>
      </w:r>
      <w:r w:rsidRPr="006D3CAD">
        <w:t xml:space="preserve"> </w:t>
      </w:r>
      <w:r w:rsidRPr="00D90794">
        <w:rPr>
          <w:b/>
          <w:bCs/>
        </w:rPr>
        <w:t>calibration</w:t>
      </w:r>
      <w:r w:rsidRPr="006D3CAD">
        <w:t xml:space="preserve">. A new window will open. </w:t>
      </w:r>
    </w:p>
    <w:p w14:paraId="1D4B0466" w14:textId="77777777" w:rsidR="00D90794" w:rsidRPr="006D3CAD" w:rsidRDefault="00D90794" w:rsidP="00D90794">
      <w:pPr>
        <w:pStyle w:val="NormalWeb"/>
        <w:spacing w:before="0" w:beforeAutospacing="0" w:after="0" w:afterAutospacing="0"/>
        <w:contextualSpacing/>
      </w:pPr>
    </w:p>
    <w:p w14:paraId="2F36142B" w14:textId="62CCDC45" w:rsidR="00A72582" w:rsidRDefault="00C35686" w:rsidP="001E5602">
      <w:pPr>
        <w:pStyle w:val="NormalWeb"/>
        <w:numPr>
          <w:ilvl w:val="1"/>
          <w:numId w:val="32"/>
        </w:numPr>
        <w:spacing w:before="0" w:beforeAutospacing="0" w:after="0" w:afterAutospacing="0"/>
        <w:ind w:left="0" w:firstLine="0"/>
        <w:contextualSpacing/>
      </w:pPr>
      <w:r w:rsidRPr="006D3CAD">
        <w:t xml:space="preserve">Start the calibration process with zero weight (only the clamp with an attached hook or loop) and press </w:t>
      </w:r>
      <w:r w:rsidRPr="00D90794">
        <w:rPr>
          <w:b/>
          <w:bCs/>
        </w:rPr>
        <w:t>OK</w:t>
      </w:r>
      <w:r w:rsidRPr="006D3CAD">
        <w:t xml:space="preserve">. </w:t>
      </w:r>
    </w:p>
    <w:p w14:paraId="347755C4" w14:textId="77777777" w:rsidR="00D90794" w:rsidRPr="006D3CAD" w:rsidRDefault="00D90794" w:rsidP="00D90794">
      <w:pPr>
        <w:pStyle w:val="NormalWeb"/>
        <w:spacing w:before="0" w:beforeAutospacing="0" w:after="0" w:afterAutospacing="0"/>
        <w:contextualSpacing/>
      </w:pPr>
    </w:p>
    <w:p w14:paraId="5F036836" w14:textId="7CB025E5" w:rsidR="00C35686" w:rsidRDefault="00C35686" w:rsidP="001E5602">
      <w:pPr>
        <w:pStyle w:val="NormalWeb"/>
        <w:numPr>
          <w:ilvl w:val="1"/>
          <w:numId w:val="32"/>
        </w:numPr>
        <w:spacing w:before="0" w:beforeAutospacing="0" w:after="0" w:afterAutospacing="0"/>
        <w:ind w:left="0" w:firstLine="0"/>
        <w:contextualSpacing/>
      </w:pPr>
      <w:r w:rsidRPr="006D3CAD">
        <w:t xml:space="preserve">Consecutively, add 10, 20, 30 and 50 grams of weight and press </w:t>
      </w:r>
      <w:r w:rsidRPr="00D90794">
        <w:rPr>
          <w:b/>
          <w:bCs/>
        </w:rPr>
        <w:t>OK</w:t>
      </w:r>
      <w:r w:rsidRPr="006D3CAD">
        <w:t xml:space="preserve"> in between each weight measurement. </w:t>
      </w:r>
    </w:p>
    <w:p w14:paraId="774BE190" w14:textId="77777777" w:rsidR="00D90794" w:rsidRPr="006D3CAD" w:rsidRDefault="00D90794" w:rsidP="00D90794">
      <w:pPr>
        <w:pStyle w:val="NormalWeb"/>
        <w:spacing w:before="0" w:beforeAutospacing="0" w:after="0" w:afterAutospacing="0"/>
        <w:contextualSpacing/>
      </w:pPr>
    </w:p>
    <w:p w14:paraId="20C1B736" w14:textId="55EC3EAD" w:rsidR="00C35686" w:rsidRDefault="00C35686" w:rsidP="001E5602">
      <w:pPr>
        <w:pStyle w:val="NormalWeb"/>
        <w:numPr>
          <w:ilvl w:val="1"/>
          <w:numId w:val="32"/>
        </w:numPr>
        <w:spacing w:before="0" w:beforeAutospacing="0" w:after="0" w:afterAutospacing="0"/>
        <w:ind w:left="0" w:firstLine="0"/>
        <w:contextualSpacing/>
      </w:pPr>
      <w:r w:rsidRPr="006D3CAD">
        <w:t xml:space="preserve">Once all five measurements are collected, click on </w:t>
      </w:r>
      <w:r w:rsidRPr="00D90794">
        <w:rPr>
          <w:b/>
          <w:bCs/>
        </w:rPr>
        <w:t>Process</w:t>
      </w:r>
      <w:r w:rsidRPr="006D3CAD">
        <w:t xml:space="preserve">. </w:t>
      </w:r>
    </w:p>
    <w:p w14:paraId="632D61AA" w14:textId="77777777" w:rsidR="00D90794" w:rsidRPr="006D3CAD" w:rsidRDefault="00D90794" w:rsidP="00D90794">
      <w:pPr>
        <w:pStyle w:val="NormalWeb"/>
        <w:spacing w:before="0" w:beforeAutospacing="0" w:after="0" w:afterAutospacing="0"/>
        <w:contextualSpacing/>
      </w:pPr>
    </w:p>
    <w:p w14:paraId="429E530E" w14:textId="0F96791C" w:rsidR="00C35686" w:rsidRDefault="00C35686" w:rsidP="001E5602">
      <w:pPr>
        <w:pStyle w:val="NormalWeb"/>
        <w:numPr>
          <w:ilvl w:val="1"/>
          <w:numId w:val="32"/>
        </w:numPr>
        <w:spacing w:before="0" w:beforeAutospacing="0" w:after="0" w:afterAutospacing="0"/>
        <w:ind w:left="0" w:firstLine="0"/>
        <w:contextualSpacing/>
      </w:pPr>
      <w:r w:rsidRPr="006D3CAD">
        <w:t>Only accept the values if the graph on the VI displays a</w:t>
      </w:r>
      <w:r w:rsidR="004C7CA3" w:rsidRPr="006D3CAD">
        <w:t xml:space="preserve"> positive</w:t>
      </w:r>
      <w:r w:rsidRPr="006D3CAD">
        <w:t xml:space="preserve"> linear curve</w:t>
      </w:r>
      <w:r w:rsidR="004C7CA3" w:rsidRPr="006D3CAD">
        <w:t xml:space="preserve"> (</w:t>
      </w:r>
      <w:r w:rsidR="004C7CA3" w:rsidRPr="006D3CAD">
        <w:rPr>
          <w:b/>
        </w:rPr>
        <w:t xml:space="preserve">Figure </w:t>
      </w:r>
      <w:r w:rsidR="004A22E7" w:rsidRPr="006D3CAD">
        <w:rPr>
          <w:b/>
        </w:rPr>
        <w:t>3</w:t>
      </w:r>
      <w:r w:rsidR="004C7CA3" w:rsidRPr="006D3CAD">
        <w:t>)</w:t>
      </w:r>
      <w:r w:rsidRPr="006D3CAD">
        <w:t xml:space="preserve">. </w:t>
      </w:r>
    </w:p>
    <w:p w14:paraId="1AB0DD59" w14:textId="77777777" w:rsidR="00D90794" w:rsidRPr="006D3CAD" w:rsidRDefault="00D90794" w:rsidP="00D90794">
      <w:pPr>
        <w:pStyle w:val="NormalWeb"/>
        <w:spacing w:before="0" w:beforeAutospacing="0" w:after="0" w:afterAutospacing="0"/>
        <w:contextualSpacing/>
      </w:pPr>
    </w:p>
    <w:p w14:paraId="4EE52204" w14:textId="2F57C50D" w:rsidR="00C35686" w:rsidRDefault="006D5570" w:rsidP="001E5602">
      <w:pPr>
        <w:pStyle w:val="NormalWeb"/>
        <w:numPr>
          <w:ilvl w:val="1"/>
          <w:numId w:val="32"/>
        </w:numPr>
        <w:spacing w:before="0" w:beforeAutospacing="0" w:after="0" w:afterAutospacing="0"/>
        <w:ind w:left="0" w:firstLine="0"/>
        <w:contextualSpacing/>
      </w:pPr>
      <w:r w:rsidRPr="006D3CAD">
        <w:t>Rep</w:t>
      </w:r>
      <w:r w:rsidR="00C35686" w:rsidRPr="006D3CAD">
        <w:t xml:space="preserve">osition the clamp, force transducer and adjustable lever arm combination horizontally on the testing platform. This will be the position used for measuring the </w:t>
      </w:r>
      <w:r w:rsidR="004C7CA3" w:rsidRPr="006D3CAD">
        <w:t>ITF</w:t>
      </w:r>
      <w:r w:rsidR="00C35686" w:rsidRPr="006D3CAD">
        <w:t xml:space="preserve">. </w:t>
      </w:r>
    </w:p>
    <w:p w14:paraId="552F44C2" w14:textId="77777777" w:rsidR="00D90794" w:rsidRPr="006D3CAD" w:rsidRDefault="00D90794" w:rsidP="00D90794">
      <w:pPr>
        <w:pStyle w:val="NormalWeb"/>
        <w:spacing w:before="0" w:beforeAutospacing="0" w:after="0" w:afterAutospacing="0"/>
        <w:contextualSpacing/>
      </w:pPr>
    </w:p>
    <w:p w14:paraId="0F33F6E2" w14:textId="03F57C2F" w:rsidR="000F63BF" w:rsidRPr="006D3CAD" w:rsidRDefault="00C35686" w:rsidP="001E5602">
      <w:pPr>
        <w:pStyle w:val="NormalWeb"/>
        <w:numPr>
          <w:ilvl w:val="1"/>
          <w:numId w:val="32"/>
        </w:numPr>
        <w:spacing w:before="0" w:beforeAutospacing="0" w:after="0" w:afterAutospacing="0"/>
        <w:ind w:left="0" w:firstLine="0"/>
        <w:contextualSpacing/>
      </w:pPr>
      <w:r w:rsidRPr="006D3CAD">
        <w:t xml:space="preserve">Click on </w:t>
      </w:r>
      <w:r w:rsidRPr="00D90794">
        <w:rPr>
          <w:b/>
          <w:bCs/>
        </w:rPr>
        <w:t>Zer</w:t>
      </w:r>
      <w:r w:rsidR="00D90794">
        <w:rPr>
          <w:b/>
          <w:bCs/>
        </w:rPr>
        <w:t>o</w:t>
      </w:r>
      <w:r w:rsidRPr="006D3CAD">
        <w:t xml:space="preserve"> and the window will automatically close. </w:t>
      </w:r>
    </w:p>
    <w:p w14:paraId="190FD855" w14:textId="77777777" w:rsidR="00A72582" w:rsidRPr="006D3CAD" w:rsidRDefault="00A72582" w:rsidP="001E5602">
      <w:pPr>
        <w:pStyle w:val="NormalWeb"/>
        <w:spacing w:before="0" w:beforeAutospacing="0" w:after="0" w:afterAutospacing="0"/>
        <w:contextualSpacing/>
      </w:pPr>
    </w:p>
    <w:p w14:paraId="34CE9CCA" w14:textId="0266A250" w:rsidR="000F63BF" w:rsidRDefault="00293136" w:rsidP="001E5602">
      <w:pPr>
        <w:pStyle w:val="NormalWeb"/>
        <w:numPr>
          <w:ilvl w:val="0"/>
          <w:numId w:val="32"/>
        </w:numPr>
        <w:spacing w:before="0" w:beforeAutospacing="0" w:after="0" w:afterAutospacing="0"/>
        <w:ind w:left="0" w:firstLine="0"/>
        <w:contextualSpacing/>
        <w:rPr>
          <w:b/>
        </w:rPr>
      </w:pPr>
      <w:r w:rsidRPr="006D3CAD">
        <w:rPr>
          <w:b/>
        </w:rPr>
        <w:t xml:space="preserve">Animal subjects </w:t>
      </w:r>
    </w:p>
    <w:p w14:paraId="104C942D" w14:textId="77777777" w:rsidR="00D90794" w:rsidRPr="006D3CAD" w:rsidRDefault="00D90794" w:rsidP="00D90794">
      <w:pPr>
        <w:pStyle w:val="NormalWeb"/>
        <w:spacing w:before="0" w:beforeAutospacing="0" w:after="0" w:afterAutospacing="0"/>
        <w:contextualSpacing/>
      </w:pPr>
    </w:p>
    <w:p w14:paraId="1E3D3613" w14:textId="388894EA" w:rsidR="00991A2C" w:rsidRDefault="00D90794" w:rsidP="001E5602">
      <w:pPr>
        <w:pStyle w:val="NormalWeb"/>
        <w:numPr>
          <w:ilvl w:val="1"/>
          <w:numId w:val="32"/>
        </w:numPr>
        <w:spacing w:before="0" w:beforeAutospacing="0" w:after="0" w:afterAutospacing="0"/>
        <w:ind w:left="0" w:firstLine="0"/>
        <w:contextualSpacing/>
      </w:pPr>
      <w:r>
        <w:t>Use</w:t>
      </w:r>
      <w:r w:rsidR="00991A2C" w:rsidRPr="006D3CAD">
        <w:t xml:space="preserve"> male Lewis rats weighing between 300-500 g. </w:t>
      </w:r>
    </w:p>
    <w:p w14:paraId="571F183B" w14:textId="77777777" w:rsidR="00D90794" w:rsidRPr="006D3CAD" w:rsidRDefault="00D90794" w:rsidP="00D90794">
      <w:pPr>
        <w:pStyle w:val="NormalWeb"/>
        <w:spacing w:before="0" w:beforeAutospacing="0" w:after="0" w:afterAutospacing="0"/>
        <w:contextualSpacing/>
      </w:pPr>
    </w:p>
    <w:p w14:paraId="584314E3" w14:textId="35E5A57F" w:rsidR="00FB6873" w:rsidRPr="006D3CAD" w:rsidRDefault="00732CBE" w:rsidP="001E5602">
      <w:pPr>
        <w:pStyle w:val="NormalWeb"/>
        <w:spacing w:before="0" w:beforeAutospacing="0" w:after="0" w:afterAutospacing="0"/>
        <w:contextualSpacing/>
      </w:pPr>
      <w:r w:rsidRPr="006D3CAD">
        <w:t xml:space="preserve">NOTE: </w:t>
      </w:r>
      <w:r w:rsidR="00F94D0E" w:rsidRPr="006D3CAD">
        <w:t>For comparison of nerve regeneration, i</w:t>
      </w:r>
      <w:r w:rsidR="00FB6873" w:rsidRPr="006D3CAD">
        <w:t xml:space="preserve">t is </w:t>
      </w:r>
      <w:r w:rsidR="00F94D0E" w:rsidRPr="006D3CAD">
        <w:t>imperative</w:t>
      </w:r>
      <w:r w:rsidR="00FB6873" w:rsidRPr="006D3CAD">
        <w:t xml:space="preserve"> to use the same rat strain </w:t>
      </w:r>
      <w:r w:rsidR="00F94D0E" w:rsidRPr="006D3CAD">
        <w:t>in both the control and</w:t>
      </w:r>
      <w:r w:rsidR="00FB6873" w:rsidRPr="006D3CAD">
        <w:t xml:space="preserve"> </w:t>
      </w:r>
      <w:r w:rsidR="004C7CA3" w:rsidRPr="006D3CAD">
        <w:t>experimental</w:t>
      </w:r>
      <w:r w:rsidR="00A16D61" w:rsidRPr="006D3CAD">
        <w:t xml:space="preserve"> groups, since weight and incidence of </w:t>
      </w:r>
      <w:r w:rsidR="00A37927" w:rsidRPr="006D3CAD">
        <w:t xml:space="preserve">autotomy are strain dependent </w:t>
      </w:r>
      <w:r w:rsidR="00A16D61" w:rsidRPr="006D3CAD">
        <w:t xml:space="preserve">and can </w:t>
      </w:r>
      <w:r w:rsidR="00172E4D" w:rsidRPr="006D3CAD">
        <w:t xml:space="preserve">tremendously </w:t>
      </w:r>
      <w:r w:rsidR="004C7CA3" w:rsidRPr="006D3CAD">
        <w:t>influence</w:t>
      </w:r>
      <w:r w:rsidR="00A16D61" w:rsidRPr="006D3CAD">
        <w:t xml:space="preserve"> the results of </w:t>
      </w:r>
      <w:r w:rsidR="00172E4D" w:rsidRPr="006D3CAD">
        <w:t>the ITF</w:t>
      </w:r>
      <w:r w:rsidR="00F94D0E" w:rsidRPr="006D3CAD">
        <w:fldChar w:fldCharType="begin">
          <w:fldData xml:space="preserve">PEVuZE5vdGU+PENpdGU+PEF1dGhvcj5IZWluemVsPC9BdXRob3I+PFllYXI+MjAyMDwvWWVhcj48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</w:fldData>
        </w:fldChar>
      </w:r>
      <w:r w:rsidR="0011237F" w:rsidRPr="006D3CAD">
        <w:instrText xml:space="preserve"> ADDIN EN.CITE </w:instrText>
      </w:r>
      <w:r w:rsidR="0011237F" w:rsidRPr="006D3CAD">
        <w:fldChar w:fldCharType="begin">
          <w:fldData xml:space="preserve">PEVuZE5vdGU+PENpdGU+PEF1dGhvcj5IZWluemVsPC9BdXRob3I+PFllYXI+MjAyMDwvWWVhcj48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</w:fldData>
        </w:fldChar>
      </w:r>
      <w:r w:rsidR="0011237F" w:rsidRPr="006D3CAD">
        <w:instrText xml:space="preserve"> ADDIN EN.CITE.DATA </w:instrText>
      </w:r>
      <w:r w:rsidR="0011237F" w:rsidRPr="006D3CAD">
        <w:fldChar w:fldCharType="end"/>
      </w:r>
      <w:r w:rsidR="00F94D0E" w:rsidRPr="006D3CAD">
        <w:fldChar w:fldCharType="separate"/>
      </w:r>
      <w:r w:rsidR="0011237F" w:rsidRPr="006D3CAD">
        <w:rPr>
          <w:noProof/>
          <w:vertAlign w:val="superscript"/>
        </w:rPr>
        <w:t>10,32,45-47</w:t>
      </w:r>
      <w:r w:rsidR="00F94D0E" w:rsidRPr="006D3CAD">
        <w:fldChar w:fldCharType="end"/>
      </w:r>
      <w:r w:rsidR="00A16D61" w:rsidRPr="006D3CAD">
        <w:t xml:space="preserve">. </w:t>
      </w:r>
    </w:p>
    <w:p w14:paraId="6A10E4AE" w14:textId="77777777" w:rsidR="00A16D61" w:rsidRPr="006D3CAD" w:rsidRDefault="00A16D61" w:rsidP="001E5602">
      <w:pPr>
        <w:pStyle w:val="NormalWeb"/>
        <w:spacing w:before="0" w:beforeAutospacing="0" w:after="0" w:afterAutospacing="0"/>
        <w:contextualSpacing/>
      </w:pPr>
    </w:p>
    <w:p w14:paraId="29E2D9FF" w14:textId="5FAF5AD6" w:rsidR="00894C2D" w:rsidRDefault="00A16D61" w:rsidP="001E5602">
      <w:pPr>
        <w:pStyle w:val="NormalWeb"/>
        <w:numPr>
          <w:ilvl w:val="0"/>
          <w:numId w:val="32"/>
        </w:numPr>
        <w:spacing w:before="0" w:beforeAutospacing="0" w:after="0" w:afterAutospacing="0"/>
        <w:ind w:left="0" w:firstLine="0"/>
        <w:contextualSpacing/>
        <w:rPr>
          <w:b/>
        </w:rPr>
      </w:pPr>
      <w:r w:rsidRPr="006D3CAD">
        <w:rPr>
          <w:b/>
        </w:rPr>
        <w:t xml:space="preserve">Surgical preparation </w:t>
      </w:r>
    </w:p>
    <w:p w14:paraId="653CA5D2" w14:textId="77777777" w:rsidR="00D90794" w:rsidRPr="006D3CAD" w:rsidRDefault="00D90794" w:rsidP="00D90794">
      <w:pPr>
        <w:pStyle w:val="NormalWeb"/>
        <w:spacing w:before="0" w:beforeAutospacing="0" w:after="0" w:afterAutospacing="0"/>
        <w:contextualSpacing/>
        <w:rPr>
          <w:b/>
        </w:rPr>
      </w:pPr>
    </w:p>
    <w:p w14:paraId="6BF26709" w14:textId="3BEB9DF7" w:rsidR="00C33AD5" w:rsidRDefault="00C33AD5" w:rsidP="001E5602">
      <w:pPr>
        <w:pStyle w:val="NormalWeb"/>
        <w:numPr>
          <w:ilvl w:val="1"/>
          <w:numId w:val="32"/>
        </w:numPr>
        <w:spacing w:before="0" w:beforeAutospacing="0" w:after="0" w:afterAutospacing="0"/>
        <w:ind w:left="0" w:firstLine="0"/>
        <w:contextualSpacing/>
      </w:pPr>
      <w:r w:rsidRPr="006D3CAD">
        <w:t xml:space="preserve">Prepare all </w:t>
      </w:r>
      <w:r w:rsidR="00AD0A52" w:rsidRPr="006D3CAD">
        <w:t>required</w:t>
      </w:r>
      <w:r w:rsidRPr="006D3CAD">
        <w:t xml:space="preserve"> surgical instruments</w:t>
      </w:r>
      <w:r w:rsidR="00AD0A52" w:rsidRPr="006D3CAD">
        <w:t xml:space="preserve"> prior to surgery (</w:t>
      </w:r>
      <w:r w:rsidR="00AD0A52" w:rsidRPr="006D3CAD">
        <w:rPr>
          <w:b/>
        </w:rPr>
        <w:t>Table of Materials</w:t>
      </w:r>
      <w:r w:rsidR="00AD0A52" w:rsidRPr="006D3CAD">
        <w:t>)</w:t>
      </w:r>
      <w:r w:rsidR="00D90794">
        <w:t>.</w:t>
      </w:r>
    </w:p>
    <w:p w14:paraId="75E0E3B0" w14:textId="77777777" w:rsidR="00D90794" w:rsidRPr="006D3CAD" w:rsidRDefault="00D90794" w:rsidP="00D90794">
      <w:pPr>
        <w:pStyle w:val="NormalWeb"/>
        <w:spacing w:before="0" w:beforeAutospacing="0" w:after="0" w:afterAutospacing="0"/>
        <w:contextualSpacing/>
      </w:pPr>
    </w:p>
    <w:p w14:paraId="428DC0ED" w14:textId="762B536D" w:rsidR="00AD0A52" w:rsidRDefault="00AD0A52" w:rsidP="001E5602">
      <w:pPr>
        <w:pStyle w:val="NormalWeb"/>
        <w:numPr>
          <w:ilvl w:val="1"/>
          <w:numId w:val="32"/>
        </w:numPr>
        <w:spacing w:before="0" w:beforeAutospacing="0" w:after="0" w:afterAutospacing="0"/>
        <w:ind w:left="0" w:firstLine="0"/>
        <w:contextualSpacing/>
      </w:pPr>
      <w:r w:rsidRPr="006D3CAD">
        <w:t>Weigh the animals to determine the required amount of anesthesia.</w:t>
      </w:r>
      <w:r w:rsidR="001E5602" w:rsidRPr="006D3CAD">
        <w:t xml:space="preserve"> </w:t>
      </w:r>
    </w:p>
    <w:p w14:paraId="772C6665" w14:textId="77777777" w:rsidR="00D90794" w:rsidRPr="006D3CAD" w:rsidRDefault="00D90794" w:rsidP="00D90794">
      <w:pPr>
        <w:pStyle w:val="NormalWeb"/>
        <w:spacing w:before="0" w:beforeAutospacing="0" w:after="0" w:afterAutospacing="0"/>
        <w:contextualSpacing/>
      </w:pPr>
    </w:p>
    <w:p w14:paraId="5E3FA05C" w14:textId="63B14BB8" w:rsidR="004C7CA3" w:rsidRDefault="00D90794" w:rsidP="001E5602">
      <w:pPr>
        <w:pStyle w:val="NormalWeb"/>
        <w:numPr>
          <w:ilvl w:val="1"/>
          <w:numId w:val="32"/>
        </w:numPr>
        <w:spacing w:before="0" w:beforeAutospacing="0" w:after="0" w:afterAutospacing="0"/>
        <w:ind w:left="0" w:firstLine="0"/>
        <w:contextualSpacing/>
      </w:pPr>
      <w:r>
        <w:t>Induce a</w:t>
      </w:r>
      <w:r w:rsidR="004C7CA3" w:rsidRPr="006D3CAD">
        <w:t xml:space="preserve">nesthesia </w:t>
      </w:r>
      <w:r w:rsidR="007D4DD7" w:rsidRPr="006D3CAD">
        <w:t>by placing the rat in a chamber gassed with 3% isoflurane in oxygen</w:t>
      </w:r>
      <w:r w:rsidR="004C7CA3" w:rsidRPr="006D3CAD">
        <w:t xml:space="preserve">. </w:t>
      </w:r>
    </w:p>
    <w:p w14:paraId="4241769D" w14:textId="77777777" w:rsidR="00D90794" w:rsidRPr="006D3CAD" w:rsidRDefault="00D90794" w:rsidP="00D90794">
      <w:pPr>
        <w:pStyle w:val="NormalWeb"/>
        <w:spacing w:before="0" w:beforeAutospacing="0" w:after="0" w:afterAutospacing="0"/>
        <w:contextualSpacing/>
      </w:pPr>
    </w:p>
    <w:p w14:paraId="54C233D6" w14:textId="7960297A" w:rsidR="00A16D61" w:rsidRDefault="00172E4D" w:rsidP="001E5602">
      <w:pPr>
        <w:pStyle w:val="NormalWeb"/>
        <w:numPr>
          <w:ilvl w:val="1"/>
          <w:numId w:val="32"/>
        </w:numPr>
        <w:spacing w:before="0" w:beforeAutospacing="0" w:after="0" w:afterAutospacing="0"/>
        <w:ind w:left="0" w:firstLine="0"/>
        <w:contextualSpacing/>
      </w:pPr>
      <w:r w:rsidRPr="006D3CAD">
        <w:t xml:space="preserve">Deeply anesthetize the </w:t>
      </w:r>
      <w:r w:rsidR="00AD0A52" w:rsidRPr="006D3CAD">
        <w:t>rat</w:t>
      </w:r>
      <w:r w:rsidR="00A16D61" w:rsidRPr="006D3CAD">
        <w:t xml:space="preserve"> using a cocktail of ten</w:t>
      </w:r>
      <w:r w:rsidR="00D90794">
        <w:t>-</w:t>
      </w:r>
      <w:r w:rsidR="00A16D61" w:rsidRPr="006D3CAD">
        <w:t xml:space="preserve">parts ketamine </w:t>
      </w:r>
      <w:r w:rsidR="00043697" w:rsidRPr="006D3CAD">
        <w:t>(</w:t>
      </w:r>
      <w:r w:rsidR="007D4DD7" w:rsidRPr="006D3CAD">
        <w:t xml:space="preserve">100 </w:t>
      </w:r>
      <w:r w:rsidR="004C7CA3" w:rsidRPr="006D3CAD">
        <w:t>mg/</w:t>
      </w:r>
      <w:r w:rsidR="007D4DD7" w:rsidRPr="006D3CAD">
        <w:t>mL</w:t>
      </w:r>
      <w:r w:rsidR="00043697" w:rsidRPr="006D3CAD">
        <w:t xml:space="preserve">) </w:t>
      </w:r>
      <w:r w:rsidR="00A16D61" w:rsidRPr="006D3CAD">
        <w:t xml:space="preserve">and </w:t>
      </w:r>
      <w:r w:rsidR="00D90794" w:rsidRPr="006D3CAD">
        <w:t>one-part</w:t>
      </w:r>
      <w:r w:rsidR="00A16D61" w:rsidRPr="006D3CAD">
        <w:t xml:space="preserve"> xylazine </w:t>
      </w:r>
      <w:r w:rsidR="00043697" w:rsidRPr="006D3CAD">
        <w:t>(</w:t>
      </w:r>
      <w:r w:rsidR="004C7CA3" w:rsidRPr="006D3CAD">
        <w:t>10</w:t>
      </w:r>
      <w:r w:rsidR="007D4DD7" w:rsidRPr="006D3CAD">
        <w:t>0</w:t>
      </w:r>
      <w:r w:rsidR="004C7CA3" w:rsidRPr="006D3CAD">
        <w:t xml:space="preserve"> mg/</w:t>
      </w:r>
      <w:r w:rsidR="007D4DD7" w:rsidRPr="006D3CAD">
        <w:t>mL</w:t>
      </w:r>
      <w:r w:rsidR="00043697" w:rsidRPr="006D3CAD">
        <w:t>)</w:t>
      </w:r>
      <w:r w:rsidR="004C7CA3" w:rsidRPr="006D3CAD">
        <w:t xml:space="preserve"> at a dosage of 1 mL</w:t>
      </w:r>
      <w:r w:rsidR="00A16D61" w:rsidRPr="006D3CAD">
        <w:t>/kg body weight via</w:t>
      </w:r>
      <w:r w:rsidRPr="006D3CAD">
        <w:t xml:space="preserve"> an</w:t>
      </w:r>
      <w:r w:rsidR="00A16D61" w:rsidRPr="006D3CAD">
        <w:t xml:space="preserve"> intraperitoneal injection. </w:t>
      </w:r>
      <w:r w:rsidR="00AD0A52" w:rsidRPr="006D3CAD">
        <w:t xml:space="preserve">Monitor the depth of anesthesia based on the response to a toe pinch </w:t>
      </w:r>
      <w:r w:rsidR="00F04146" w:rsidRPr="006D3CAD">
        <w:t xml:space="preserve">and </w:t>
      </w:r>
      <w:r w:rsidR="00AD0A52" w:rsidRPr="006D3CAD">
        <w:t xml:space="preserve">by observing the respiratory rate. </w:t>
      </w:r>
    </w:p>
    <w:p w14:paraId="67813237" w14:textId="77777777" w:rsidR="00D90794" w:rsidRPr="006D3CAD" w:rsidRDefault="00D90794" w:rsidP="00D90794">
      <w:pPr>
        <w:pStyle w:val="NormalWeb"/>
        <w:spacing w:before="0" w:beforeAutospacing="0" w:after="0" w:afterAutospacing="0"/>
        <w:contextualSpacing/>
      </w:pPr>
    </w:p>
    <w:p w14:paraId="701B89C3" w14:textId="78F2A554" w:rsidR="00894C2D" w:rsidRDefault="00F04146" w:rsidP="001E5602">
      <w:pPr>
        <w:pStyle w:val="NormalWeb"/>
        <w:numPr>
          <w:ilvl w:val="1"/>
          <w:numId w:val="32"/>
        </w:numPr>
        <w:spacing w:before="0" w:beforeAutospacing="0" w:after="0" w:afterAutospacing="0"/>
        <w:ind w:left="0" w:firstLine="0"/>
        <w:contextualSpacing/>
      </w:pPr>
      <w:r w:rsidRPr="006D3CAD">
        <w:t xml:space="preserve">Approximately 30 minutes after the initial dosage of </w:t>
      </w:r>
      <w:r w:rsidR="00894C2D" w:rsidRPr="006D3CAD">
        <w:t xml:space="preserve">the </w:t>
      </w:r>
      <w:r w:rsidRPr="006D3CAD">
        <w:t xml:space="preserve">ketamine/xylazine </w:t>
      </w:r>
      <w:r w:rsidR="00894C2D" w:rsidRPr="006D3CAD">
        <w:t xml:space="preserve">cocktail, </w:t>
      </w:r>
      <w:r w:rsidRPr="006D3CAD">
        <w:t>a</w:t>
      </w:r>
      <w:r w:rsidR="00172E4D" w:rsidRPr="006D3CAD">
        <w:t xml:space="preserve">dminister </w:t>
      </w:r>
      <w:r w:rsidR="007D4DD7" w:rsidRPr="006D3CAD">
        <w:t xml:space="preserve">a </w:t>
      </w:r>
      <w:r w:rsidR="00172E4D" w:rsidRPr="006D3CAD">
        <w:t>suppl</w:t>
      </w:r>
      <w:r w:rsidR="004C7CA3" w:rsidRPr="006D3CAD">
        <w:t xml:space="preserve">ementary dose of </w:t>
      </w:r>
      <w:r w:rsidR="00A72582" w:rsidRPr="006D3CAD">
        <w:t xml:space="preserve">0.3-0.6 mL/kg body weight of </w:t>
      </w:r>
      <w:r w:rsidR="004C7CA3" w:rsidRPr="006D3CAD">
        <w:t>only ketamine</w:t>
      </w:r>
      <w:r w:rsidR="007D4DD7" w:rsidRPr="006D3CAD">
        <w:t xml:space="preserve"> (</w:t>
      </w:r>
      <w:r w:rsidR="00A72582" w:rsidRPr="006D3CAD">
        <w:t>100 mg/mL</w:t>
      </w:r>
      <w:r w:rsidR="007D4DD7" w:rsidRPr="006D3CAD">
        <w:t>)</w:t>
      </w:r>
      <w:r w:rsidR="004C7CA3" w:rsidRPr="006D3CAD">
        <w:t xml:space="preserve"> </w:t>
      </w:r>
      <w:r w:rsidR="00172E4D" w:rsidRPr="006D3CAD">
        <w:t xml:space="preserve">intraperitoneally to maintain adequate anesthesia </w:t>
      </w:r>
      <w:r w:rsidR="00DC11D9" w:rsidRPr="006D3CAD">
        <w:t xml:space="preserve">throughout the entire procedure, which is defined as a low respiratory rate and </w:t>
      </w:r>
      <w:r w:rsidR="00621BA4" w:rsidRPr="006D3CAD">
        <w:t>an absent response to a toe pinch.</w:t>
      </w:r>
      <w:r w:rsidR="001E5602" w:rsidRPr="006D3CAD">
        <w:t xml:space="preserve"> </w:t>
      </w:r>
    </w:p>
    <w:p w14:paraId="0FBD8147" w14:textId="77777777" w:rsidR="00D90794" w:rsidRPr="006D3CAD" w:rsidRDefault="00D90794" w:rsidP="00D90794">
      <w:pPr>
        <w:pStyle w:val="NormalWeb"/>
        <w:spacing w:before="0" w:beforeAutospacing="0" w:after="0" w:afterAutospacing="0"/>
        <w:contextualSpacing/>
      </w:pPr>
    </w:p>
    <w:p w14:paraId="40C54DB3" w14:textId="4BEA8511" w:rsidR="00D90794" w:rsidRDefault="007D4DD7" w:rsidP="001E5602">
      <w:pPr>
        <w:pStyle w:val="NormalWeb"/>
        <w:spacing w:before="0" w:beforeAutospacing="0" w:after="0" w:afterAutospacing="0"/>
        <w:contextualSpacing/>
      </w:pPr>
      <w:r w:rsidRPr="006D3CAD">
        <w:t xml:space="preserve">CAUTION: </w:t>
      </w:r>
      <w:r w:rsidR="00894C2D" w:rsidRPr="006D3CAD">
        <w:t>It is important to meticulously adm</w:t>
      </w:r>
      <w:r w:rsidR="005F219A" w:rsidRPr="006D3CAD">
        <w:t>inister the required anesthesia as a</w:t>
      </w:r>
      <w:r w:rsidR="00DC11D9" w:rsidRPr="006D3CAD">
        <w:t xml:space="preserve">n overdose </w:t>
      </w:r>
      <w:r w:rsidR="00894C2D" w:rsidRPr="006D3CAD">
        <w:t>cannot be counteracted.</w:t>
      </w:r>
      <w:r w:rsidR="001E5602" w:rsidRPr="006D3CAD">
        <w:t xml:space="preserve"> </w:t>
      </w:r>
    </w:p>
    <w:p w14:paraId="7EFFBAAF" w14:textId="77777777" w:rsidR="00D90794" w:rsidRPr="006D3CAD" w:rsidRDefault="00D90794" w:rsidP="001E5602">
      <w:pPr>
        <w:pStyle w:val="NormalWeb"/>
        <w:spacing w:before="0" w:beforeAutospacing="0" w:after="0" w:afterAutospacing="0"/>
        <w:contextualSpacing/>
      </w:pPr>
    </w:p>
    <w:p w14:paraId="09434525" w14:textId="70124F3B" w:rsidR="00172E4D" w:rsidRDefault="00AD0A52" w:rsidP="001E5602">
      <w:pPr>
        <w:pStyle w:val="NormalWeb"/>
        <w:numPr>
          <w:ilvl w:val="1"/>
          <w:numId w:val="32"/>
        </w:numPr>
        <w:spacing w:before="0" w:beforeAutospacing="0" w:after="0" w:afterAutospacing="0"/>
        <w:ind w:left="0" w:firstLine="0"/>
        <w:contextualSpacing/>
      </w:pPr>
      <w:r w:rsidRPr="006D3CAD">
        <w:t>C</w:t>
      </w:r>
      <w:r w:rsidR="00172E4D" w:rsidRPr="006D3CAD">
        <w:t xml:space="preserve">arefully shave the hind limbs </w:t>
      </w:r>
      <w:r w:rsidRPr="006D3CAD">
        <w:t xml:space="preserve">of the rat using </w:t>
      </w:r>
      <w:r w:rsidR="001B0E26" w:rsidRPr="006D3CAD">
        <w:t xml:space="preserve">electric </w:t>
      </w:r>
      <w:r w:rsidRPr="006D3CAD">
        <w:t>clippers</w:t>
      </w:r>
      <w:r w:rsidR="00172E4D" w:rsidRPr="006D3CAD">
        <w:t>.</w:t>
      </w:r>
    </w:p>
    <w:p w14:paraId="097687CB" w14:textId="77777777" w:rsidR="00D90794" w:rsidRPr="006D3CAD" w:rsidRDefault="00D90794" w:rsidP="00D90794">
      <w:pPr>
        <w:pStyle w:val="NormalWeb"/>
        <w:spacing w:before="0" w:beforeAutospacing="0" w:after="0" w:afterAutospacing="0"/>
        <w:contextualSpacing/>
      </w:pPr>
    </w:p>
    <w:p w14:paraId="65CA4B95" w14:textId="7C375A90" w:rsidR="00172E4D" w:rsidRDefault="00172E4D" w:rsidP="001E5602">
      <w:pPr>
        <w:pStyle w:val="NormalWeb"/>
        <w:numPr>
          <w:ilvl w:val="1"/>
          <w:numId w:val="32"/>
        </w:numPr>
        <w:spacing w:before="0" w:beforeAutospacing="0" w:after="0" w:afterAutospacing="0"/>
        <w:ind w:left="0" w:firstLine="0"/>
        <w:contextualSpacing/>
      </w:pPr>
      <w:r w:rsidRPr="006D3CAD">
        <w:t>Place the rat</w:t>
      </w:r>
      <w:r w:rsidR="00AD0A52" w:rsidRPr="006D3CAD">
        <w:t xml:space="preserve"> in prone position</w:t>
      </w:r>
      <w:r w:rsidRPr="006D3CAD">
        <w:t xml:space="preserve"> on a heating pad to maintain </w:t>
      </w:r>
      <w:r w:rsidR="00C33AD5" w:rsidRPr="006D3CAD">
        <w:t>the</w:t>
      </w:r>
      <w:r w:rsidRPr="006D3CAD">
        <w:t xml:space="preserve"> body temperature </w:t>
      </w:r>
      <w:r w:rsidR="00C33AD5" w:rsidRPr="006D3CAD">
        <w:t>at 37</w:t>
      </w:r>
      <w:r w:rsidR="004C7CA3" w:rsidRPr="006D3CAD">
        <w:t xml:space="preserve"> </w:t>
      </w:r>
      <w:r w:rsidR="00C33AD5" w:rsidRPr="006D3CAD">
        <w:t xml:space="preserve">°C. </w:t>
      </w:r>
      <w:r w:rsidR="00A72582" w:rsidRPr="006D3CAD">
        <w:t>Optionally, the b</w:t>
      </w:r>
      <w:r w:rsidR="00EF3753" w:rsidRPr="006D3CAD">
        <w:t xml:space="preserve">ody temperature can be monitored using a rectal thermometer. </w:t>
      </w:r>
    </w:p>
    <w:p w14:paraId="729A3A00" w14:textId="77777777" w:rsidR="00D90794" w:rsidRPr="006D3CAD" w:rsidRDefault="00D90794" w:rsidP="00D90794">
      <w:pPr>
        <w:pStyle w:val="NormalWeb"/>
        <w:spacing w:before="0" w:beforeAutospacing="0" w:after="0" w:afterAutospacing="0"/>
        <w:contextualSpacing/>
      </w:pPr>
    </w:p>
    <w:p w14:paraId="16894630" w14:textId="44304B00" w:rsidR="00172E4D" w:rsidRDefault="004C7CA3" w:rsidP="001E5602">
      <w:pPr>
        <w:pStyle w:val="NormalWeb"/>
        <w:numPr>
          <w:ilvl w:val="1"/>
          <w:numId w:val="32"/>
        </w:numPr>
        <w:spacing w:before="0" w:beforeAutospacing="0" w:after="0" w:afterAutospacing="0"/>
        <w:ind w:left="0" w:firstLine="0"/>
        <w:contextualSpacing/>
        <w:jc w:val="left"/>
      </w:pPr>
      <w:r w:rsidRPr="006D3CAD">
        <w:t>Inject 5 mL</w:t>
      </w:r>
      <w:r w:rsidR="00172E4D" w:rsidRPr="006D3CAD">
        <w:t xml:space="preserve"> of </w:t>
      </w:r>
      <w:r w:rsidR="00953F16" w:rsidRPr="006D3CAD">
        <w:t>0.9% sodium chloride</w:t>
      </w:r>
      <w:r w:rsidR="00263531" w:rsidRPr="006D3CAD">
        <w:t xml:space="preserve"> (NaCl)</w:t>
      </w:r>
      <w:r w:rsidR="00172E4D" w:rsidRPr="006D3CAD">
        <w:t xml:space="preserve"> subcutaneously </w:t>
      </w:r>
      <w:r w:rsidR="001A6A0B" w:rsidRPr="006D3CAD">
        <w:t xml:space="preserve">into the loose skin over the neck of the rat </w:t>
      </w:r>
      <w:r w:rsidR="00172E4D" w:rsidRPr="006D3CAD">
        <w:t xml:space="preserve">to </w:t>
      </w:r>
      <w:r w:rsidR="00C33AD5" w:rsidRPr="006D3CAD">
        <w:t>preserve an adequate hydration status</w:t>
      </w:r>
      <w:r w:rsidR="00953F16" w:rsidRPr="006D3CAD">
        <w:t xml:space="preserve"> throughout the procedure</w:t>
      </w:r>
      <w:r w:rsidR="00C33AD5" w:rsidRPr="006D3CAD">
        <w:t xml:space="preserve">. </w:t>
      </w:r>
    </w:p>
    <w:p w14:paraId="0BBA2462" w14:textId="77777777" w:rsidR="00D90794" w:rsidRPr="006D3CAD" w:rsidRDefault="00D90794" w:rsidP="00D90794">
      <w:pPr>
        <w:pStyle w:val="NormalWeb"/>
        <w:spacing w:before="0" w:beforeAutospacing="0" w:after="0" w:afterAutospacing="0"/>
        <w:contextualSpacing/>
        <w:jc w:val="left"/>
      </w:pPr>
    </w:p>
    <w:p w14:paraId="4C79B5B5" w14:textId="45AD8186" w:rsidR="00C33AD5" w:rsidRPr="006D3CAD" w:rsidRDefault="00C33AD5" w:rsidP="001E5602">
      <w:pPr>
        <w:pStyle w:val="NormalWeb"/>
        <w:numPr>
          <w:ilvl w:val="1"/>
          <w:numId w:val="32"/>
        </w:numPr>
        <w:spacing w:before="0" w:beforeAutospacing="0" w:after="0" w:afterAutospacing="0"/>
        <w:ind w:left="0" w:firstLine="0"/>
        <w:contextualSpacing/>
      </w:pPr>
      <w:r w:rsidRPr="006D3CAD">
        <w:t xml:space="preserve">Due to the non-survival nature of this procedure, the surgical field and instruments do not </w:t>
      </w:r>
      <w:r w:rsidR="00953F16" w:rsidRPr="006D3CAD">
        <w:t>require</w:t>
      </w:r>
      <w:r w:rsidRPr="006D3CAD">
        <w:t xml:space="preserve"> to be </w:t>
      </w:r>
      <w:r w:rsidR="00953F16" w:rsidRPr="006D3CAD">
        <w:t>sterile</w:t>
      </w:r>
      <w:r w:rsidRPr="006D3CAD">
        <w:t xml:space="preserve">. The surgeon should </w:t>
      </w:r>
      <w:r w:rsidR="00AD0A52" w:rsidRPr="006D3CAD">
        <w:t xml:space="preserve">use personal protective </w:t>
      </w:r>
      <w:r w:rsidR="00EF3753" w:rsidRPr="006D3CAD">
        <w:t xml:space="preserve">equipment </w:t>
      </w:r>
      <w:r w:rsidR="00AD0A52" w:rsidRPr="006D3CAD">
        <w:t>(PPE)</w:t>
      </w:r>
      <w:r w:rsidR="008F712B" w:rsidRPr="006D3CAD">
        <w:t xml:space="preserve"> and surgical loupes </w:t>
      </w:r>
      <w:r w:rsidR="00953F16" w:rsidRPr="006D3CAD">
        <w:t xml:space="preserve">are advised </w:t>
      </w:r>
      <w:r w:rsidR="008F712B" w:rsidRPr="006D3CAD">
        <w:t>for proper visualization of the anatomical structures</w:t>
      </w:r>
      <w:r w:rsidRPr="006D3CAD">
        <w:t xml:space="preserve">. </w:t>
      </w:r>
    </w:p>
    <w:p w14:paraId="2F1078EF" w14:textId="77777777" w:rsidR="001A6A0B" w:rsidRPr="006D3CAD" w:rsidRDefault="001A6A0B" w:rsidP="001E5602">
      <w:pPr>
        <w:pStyle w:val="NormalWeb"/>
        <w:spacing w:before="0" w:beforeAutospacing="0" w:after="0" w:afterAutospacing="0"/>
        <w:contextualSpacing/>
      </w:pPr>
    </w:p>
    <w:p w14:paraId="47B4956C" w14:textId="0DFFA822" w:rsidR="001A6A0B" w:rsidRDefault="001A6A0B" w:rsidP="001E5602">
      <w:pPr>
        <w:pStyle w:val="NormalWeb"/>
        <w:numPr>
          <w:ilvl w:val="0"/>
          <w:numId w:val="32"/>
        </w:numPr>
        <w:spacing w:before="0" w:beforeAutospacing="0" w:after="0" w:afterAutospacing="0"/>
        <w:ind w:left="0" w:firstLine="0"/>
        <w:contextualSpacing/>
        <w:rPr>
          <w:b/>
        </w:rPr>
      </w:pPr>
      <w:r w:rsidRPr="006D3CAD">
        <w:rPr>
          <w:b/>
        </w:rPr>
        <w:t>Surgical approach to</w:t>
      </w:r>
      <w:r w:rsidR="000133D7" w:rsidRPr="006D3CAD">
        <w:rPr>
          <w:b/>
        </w:rPr>
        <w:t xml:space="preserve"> the </w:t>
      </w:r>
      <w:r w:rsidRPr="006D3CAD">
        <w:rPr>
          <w:b/>
        </w:rPr>
        <w:t xml:space="preserve">common peroneal nerve </w:t>
      </w:r>
    </w:p>
    <w:p w14:paraId="23E1E357" w14:textId="77777777" w:rsidR="00D90794" w:rsidRPr="006D3CAD" w:rsidRDefault="00D90794" w:rsidP="00D90794">
      <w:pPr>
        <w:pStyle w:val="NormalWeb"/>
        <w:spacing w:before="0" w:beforeAutospacing="0" w:after="0" w:afterAutospacing="0"/>
        <w:contextualSpacing/>
        <w:rPr>
          <w:b/>
        </w:rPr>
      </w:pPr>
    </w:p>
    <w:p w14:paraId="3AD36E2C" w14:textId="47CDDE54" w:rsidR="00D90794" w:rsidRDefault="00D674BD" w:rsidP="00D90794">
      <w:pPr>
        <w:pStyle w:val="NormalWeb"/>
        <w:numPr>
          <w:ilvl w:val="1"/>
          <w:numId w:val="32"/>
        </w:numPr>
        <w:spacing w:before="0" w:beforeAutospacing="0" w:after="0" w:afterAutospacing="0"/>
        <w:ind w:left="0" w:firstLine="0"/>
        <w:contextualSpacing/>
      </w:pPr>
      <w:r w:rsidRPr="006D3CAD">
        <w:t>Place the rat in either</w:t>
      </w:r>
      <w:r w:rsidR="00B65525" w:rsidRPr="006D3CAD">
        <w:t xml:space="preserve"> the</w:t>
      </w:r>
      <w:r w:rsidRPr="006D3CAD">
        <w:t xml:space="preserve"> right or left lateral recumbent position depending on which side will be </w:t>
      </w:r>
      <w:r w:rsidR="00B65525" w:rsidRPr="006D3CAD">
        <w:t>measured</w:t>
      </w:r>
      <w:r w:rsidR="00953F16" w:rsidRPr="006D3CAD">
        <w:t xml:space="preserve"> first.</w:t>
      </w:r>
      <w:r w:rsidRPr="006D3CAD">
        <w:t xml:space="preserve"> </w:t>
      </w:r>
    </w:p>
    <w:p w14:paraId="3FD71D66" w14:textId="77777777" w:rsidR="00D90794" w:rsidRPr="006D3CAD" w:rsidRDefault="00D90794" w:rsidP="00D90794">
      <w:pPr>
        <w:pStyle w:val="NormalWeb"/>
        <w:spacing w:before="0" w:beforeAutospacing="0" w:after="0" w:afterAutospacing="0"/>
        <w:contextualSpacing/>
      </w:pPr>
    </w:p>
    <w:p w14:paraId="6D7200AD" w14:textId="3AA8C24B" w:rsidR="00D674BD" w:rsidRDefault="006414EF" w:rsidP="001E5602">
      <w:pPr>
        <w:pStyle w:val="NormalWeb"/>
        <w:numPr>
          <w:ilvl w:val="1"/>
          <w:numId w:val="32"/>
        </w:numPr>
        <w:spacing w:before="0" w:beforeAutospacing="0" w:after="0" w:afterAutospacing="0"/>
        <w:ind w:left="0" w:firstLine="0"/>
        <w:contextualSpacing/>
      </w:pPr>
      <w:r w:rsidRPr="006D3CAD">
        <w:t xml:space="preserve">Create a </w:t>
      </w:r>
      <w:r w:rsidR="001B0E26" w:rsidRPr="006D3CAD">
        <w:t>2-3</w:t>
      </w:r>
      <w:r w:rsidRPr="006D3CAD">
        <w:t xml:space="preserve"> cm incision </w:t>
      </w:r>
      <w:r w:rsidR="00164CAA" w:rsidRPr="006D3CAD">
        <w:t>in</w:t>
      </w:r>
      <w:r w:rsidR="00D674BD" w:rsidRPr="006D3CAD">
        <w:t xml:space="preserve"> the skin of the posterolateral thigh </w:t>
      </w:r>
      <w:r w:rsidR="00164CAA" w:rsidRPr="006D3CAD">
        <w:t>parallel to the femur starting at the greater trochanter</w:t>
      </w:r>
      <w:r w:rsidR="001B0E26" w:rsidRPr="006D3CAD">
        <w:t xml:space="preserve"> using a surgical no. 15 blade</w:t>
      </w:r>
      <w:r w:rsidR="00164CAA" w:rsidRPr="006D3CAD">
        <w:t xml:space="preserve">. </w:t>
      </w:r>
    </w:p>
    <w:p w14:paraId="77328B9D" w14:textId="77777777" w:rsidR="00D90794" w:rsidRPr="006D3CAD" w:rsidRDefault="00D90794" w:rsidP="00D90794">
      <w:pPr>
        <w:pStyle w:val="NormalWeb"/>
        <w:spacing w:before="0" w:beforeAutospacing="0" w:after="0" w:afterAutospacing="0"/>
        <w:contextualSpacing/>
      </w:pPr>
    </w:p>
    <w:p w14:paraId="71E39557" w14:textId="154ED9B4" w:rsidR="006414EF" w:rsidRDefault="00164CAA" w:rsidP="001E5602">
      <w:pPr>
        <w:pStyle w:val="NormalWeb"/>
        <w:numPr>
          <w:ilvl w:val="1"/>
          <w:numId w:val="32"/>
        </w:numPr>
        <w:spacing w:before="0" w:beforeAutospacing="0" w:after="0" w:afterAutospacing="0"/>
        <w:ind w:left="0" w:firstLine="0"/>
        <w:contextualSpacing/>
      </w:pPr>
      <w:r w:rsidRPr="006D3CAD">
        <w:t>Identify the plane between the biceps femoris muscle and the gluteus maximus and vastus lateralis muscles and perform a blunt dissection</w:t>
      </w:r>
      <w:r w:rsidR="001B0E26" w:rsidRPr="006D3CAD">
        <w:t xml:space="preserve"> using</w:t>
      </w:r>
      <w:r w:rsidR="00953F16" w:rsidRPr="006D3CAD">
        <w:t xml:space="preserve"> tenotomy</w:t>
      </w:r>
      <w:r w:rsidR="001B0E26" w:rsidRPr="006D3CAD">
        <w:t xml:space="preserve"> scissors</w:t>
      </w:r>
      <w:r w:rsidRPr="006D3CAD">
        <w:t xml:space="preserve"> </w:t>
      </w:r>
      <w:r w:rsidR="001B0E26" w:rsidRPr="006D3CAD">
        <w:t xml:space="preserve">to separate these muscles and expose the underlying sciatic nerve. </w:t>
      </w:r>
    </w:p>
    <w:p w14:paraId="0D0291AE" w14:textId="77777777" w:rsidR="00D90794" w:rsidRPr="006D3CAD" w:rsidRDefault="00D90794" w:rsidP="00D90794">
      <w:pPr>
        <w:pStyle w:val="NormalWeb"/>
        <w:spacing w:before="0" w:beforeAutospacing="0" w:after="0" w:afterAutospacing="0"/>
        <w:contextualSpacing/>
      </w:pPr>
    </w:p>
    <w:p w14:paraId="488B4BED" w14:textId="060D8242" w:rsidR="001B0E26" w:rsidRDefault="001B0E26" w:rsidP="001E5602">
      <w:pPr>
        <w:pStyle w:val="NormalWeb"/>
        <w:numPr>
          <w:ilvl w:val="1"/>
          <w:numId w:val="32"/>
        </w:numPr>
        <w:spacing w:before="0" w:beforeAutospacing="0" w:after="0" w:afterAutospacing="0"/>
        <w:ind w:left="0" w:firstLine="0"/>
        <w:contextualSpacing/>
      </w:pPr>
      <w:r w:rsidRPr="006D3CAD">
        <w:t xml:space="preserve">Locate the trifurcation of the sciatic nerve </w:t>
      </w:r>
      <w:r w:rsidR="004477ED" w:rsidRPr="006D3CAD">
        <w:t>and p</w:t>
      </w:r>
      <w:r w:rsidRPr="006D3CAD">
        <w:t xml:space="preserve">lace </w:t>
      </w:r>
      <w:r w:rsidR="00C17A01" w:rsidRPr="006D3CAD">
        <w:t>a</w:t>
      </w:r>
      <w:r w:rsidRPr="006D3CAD">
        <w:t xml:space="preserve"> retractor </w:t>
      </w:r>
      <w:r w:rsidR="004477ED" w:rsidRPr="006D3CAD">
        <w:t xml:space="preserve">to </w:t>
      </w:r>
      <w:r w:rsidR="00C17A01" w:rsidRPr="006D3CAD">
        <w:t>acquire</w:t>
      </w:r>
      <w:r w:rsidR="004477ED" w:rsidRPr="006D3CAD">
        <w:t xml:space="preserve"> better access. </w:t>
      </w:r>
      <w:r w:rsidR="00953F16" w:rsidRPr="006D3CAD">
        <w:t xml:space="preserve">The three branches of the sciatic nerve include the common peroneal nerve, the tibialis nerve and the sural nerve. </w:t>
      </w:r>
    </w:p>
    <w:p w14:paraId="4F4AD952" w14:textId="77777777" w:rsidR="00D90794" w:rsidRPr="006D3CAD" w:rsidRDefault="00D90794" w:rsidP="00D90794">
      <w:pPr>
        <w:pStyle w:val="NormalWeb"/>
        <w:spacing w:before="0" w:beforeAutospacing="0" w:after="0" w:afterAutospacing="0"/>
        <w:contextualSpacing/>
      </w:pPr>
    </w:p>
    <w:p w14:paraId="2E36E762" w14:textId="24D35F18" w:rsidR="000133D7" w:rsidRDefault="00B65525" w:rsidP="001E5602">
      <w:pPr>
        <w:pStyle w:val="NormalWeb"/>
        <w:numPr>
          <w:ilvl w:val="1"/>
          <w:numId w:val="32"/>
        </w:numPr>
        <w:spacing w:before="0" w:beforeAutospacing="0" w:after="0" w:afterAutospacing="0"/>
        <w:ind w:left="0" w:firstLine="0"/>
        <w:contextualSpacing/>
      </w:pPr>
      <w:r w:rsidRPr="006D3CAD">
        <w:lastRenderedPageBreak/>
        <w:t>Isolate the common peroneal nerve branch (usually the most ventral branch) of the sciatic nerve using a curved micro</w:t>
      </w:r>
      <w:r w:rsidR="00A82840" w:rsidRPr="006D3CAD">
        <w:t xml:space="preserve">surgical </w:t>
      </w:r>
      <w:r w:rsidRPr="006D3CAD">
        <w:t xml:space="preserve">forceps. </w:t>
      </w:r>
    </w:p>
    <w:p w14:paraId="5BF3E4D9" w14:textId="77777777" w:rsidR="00D90794" w:rsidRPr="006D3CAD" w:rsidRDefault="00D90794" w:rsidP="00D90794">
      <w:pPr>
        <w:pStyle w:val="NormalWeb"/>
        <w:spacing w:before="0" w:beforeAutospacing="0" w:after="0" w:afterAutospacing="0"/>
        <w:contextualSpacing/>
      </w:pPr>
    </w:p>
    <w:p w14:paraId="78D5284A" w14:textId="228679FC" w:rsidR="00B65525" w:rsidRPr="006D3CAD" w:rsidRDefault="00B65525" w:rsidP="001E5602">
      <w:pPr>
        <w:pStyle w:val="NormalWeb"/>
        <w:spacing w:before="0" w:beforeAutospacing="0" w:after="0" w:afterAutospacing="0"/>
        <w:contextualSpacing/>
      </w:pPr>
      <w:r w:rsidRPr="006D3CAD">
        <w:t xml:space="preserve">NOTE: </w:t>
      </w:r>
      <w:r w:rsidR="000133D7" w:rsidRPr="006D3CAD">
        <w:t xml:space="preserve">In case of uncertainty, gently </w:t>
      </w:r>
      <w:r w:rsidR="00EF3753" w:rsidRPr="006D3CAD">
        <w:t xml:space="preserve">stimulate </w:t>
      </w:r>
      <w:r w:rsidR="000133D7" w:rsidRPr="006D3CAD">
        <w:t xml:space="preserve">the isolated nerve </w:t>
      </w:r>
      <w:r w:rsidR="00EF3753" w:rsidRPr="006D3CAD">
        <w:t xml:space="preserve">with a </w:t>
      </w:r>
      <w:r w:rsidR="00F51EDE" w:rsidRPr="006D3CAD">
        <w:t xml:space="preserve">surgical </w:t>
      </w:r>
      <w:r w:rsidR="00EF3753" w:rsidRPr="006D3CAD">
        <w:t xml:space="preserve">nerve stimulator </w:t>
      </w:r>
      <w:r w:rsidR="000133D7" w:rsidRPr="006D3CAD">
        <w:t>and observe the motor response. Stimulation of the common peroneal nerve results in dorsiflexion of the paw.</w:t>
      </w:r>
      <w:r w:rsidR="001E5602" w:rsidRPr="006D3CAD">
        <w:t xml:space="preserve"> </w:t>
      </w:r>
    </w:p>
    <w:p w14:paraId="4A05410A" w14:textId="77777777" w:rsidR="00C35686" w:rsidRPr="006D3CAD" w:rsidRDefault="00C35686" w:rsidP="001E5602">
      <w:pPr>
        <w:pStyle w:val="NormalWeb"/>
        <w:spacing w:before="0" w:beforeAutospacing="0" w:after="0" w:afterAutospacing="0"/>
        <w:contextualSpacing/>
      </w:pPr>
    </w:p>
    <w:p w14:paraId="38442E1A" w14:textId="17708AC6" w:rsidR="000133D7" w:rsidRDefault="000133D7" w:rsidP="001E5602">
      <w:pPr>
        <w:pStyle w:val="NormalWeb"/>
        <w:numPr>
          <w:ilvl w:val="0"/>
          <w:numId w:val="32"/>
        </w:numPr>
        <w:spacing w:before="0" w:beforeAutospacing="0" w:after="0" w:afterAutospacing="0"/>
        <w:ind w:left="0" w:firstLine="0"/>
        <w:contextualSpacing/>
        <w:rPr>
          <w:b/>
        </w:rPr>
      </w:pPr>
      <w:r w:rsidRPr="006D3CAD">
        <w:rPr>
          <w:b/>
        </w:rPr>
        <w:t xml:space="preserve">Dissection of the distal tibialis anterior muscle tendon </w:t>
      </w:r>
    </w:p>
    <w:p w14:paraId="538894E3" w14:textId="77777777" w:rsidR="00D90794" w:rsidRPr="006D3CAD" w:rsidRDefault="00D90794" w:rsidP="00D90794">
      <w:pPr>
        <w:pStyle w:val="NormalWeb"/>
        <w:spacing w:before="0" w:beforeAutospacing="0" w:after="0" w:afterAutospacing="0"/>
        <w:contextualSpacing/>
        <w:rPr>
          <w:b/>
        </w:rPr>
      </w:pPr>
    </w:p>
    <w:p w14:paraId="5522DBB0" w14:textId="5C4191FE" w:rsidR="000133D7" w:rsidRDefault="00986249" w:rsidP="001E5602">
      <w:pPr>
        <w:pStyle w:val="NormalWeb"/>
        <w:numPr>
          <w:ilvl w:val="1"/>
          <w:numId w:val="32"/>
        </w:numPr>
        <w:spacing w:before="0" w:beforeAutospacing="0" w:after="0" w:afterAutospacing="0"/>
        <w:ind w:left="0" w:firstLine="0"/>
        <w:contextualSpacing/>
      </w:pPr>
      <w:r w:rsidRPr="006D3CAD">
        <w:t>In order to expose the TA muscle and its insertion, i</w:t>
      </w:r>
      <w:r w:rsidR="00A424D8" w:rsidRPr="006D3CAD">
        <w:t xml:space="preserve">ncise the skin </w:t>
      </w:r>
      <w:r w:rsidR="00732CBE" w:rsidRPr="006D3CAD">
        <w:t xml:space="preserve">at the </w:t>
      </w:r>
      <w:r w:rsidR="00083C78" w:rsidRPr="006D3CAD">
        <w:t>anterolateral</w:t>
      </w:r>
      <w:r w:rsidR="00732CBE" w:rsidRPr="006D3CAD">
        <w:t xml:space="preserve"> aspect of the </w:t>
      </w:r>
      <w:r w:rsidRPr="006D3CAD">
        <w:t xml:space="preserve">lower leg, starting at the knee joint </w:t>
      </w:r>
      <w:r w:rsidR="00083C78" w:rsidRPr="006D3CAD">
        <w:t>and descending</w:t>
      </w:r>
      <w:r w:rsidRPr="006D3CAD">
        <w:t xml:space="preserve"> to the mediodorsal side of the </w:t>
      </w:r>
      <w:r w:rsidR="00083C78" w:rsidRPr="006D3CAD">
        <w:t xml:space="preserve">hind </w:t>
      </w:r>
      <w:r w:rsidRPr="006D3CAD">
        <w:t xml:space="preserve">paw. </w:t>
      </w:r>
    </w:p>
    <w:p w14:paraId="5A8AAD37" w14:textId="77777777" w:rsidR="00D90794" w:rsidRPr="006D3CAD" w:rsidRDefault="00D90794" w:rsidP="00D90794">
      <w:pPr>
        <w:pStyle w:val="NormalWeb"/>
        <w:spacing w:before="0" w:beforeAutospacing="0" w:after="0" w:afterAutospacing="0"/>
        <w:contextualSpacing/>
      </w:pPr>
    </w:p>
    <w:p w14:paraId="6C248DE8" w14:textId="2302CCF4" w:rsidR="00986249" w:rsidRDefault="00986249" w:rsidP="001E5602">
      <w:pPr>
        <w:pStyle w:val="NormalWeb"/>
        <w:numPr>
          <w:ilvl w:val="1"/>
          <w:numId w:val="32"/>
        </w:numPr>
        <w:spacing w:before="0" w:beforeAutospacing="0" w:after="0" w:afterAutospacing="0"/>
        <w:ind w:left="0" w:firstLine="0"/>
        <w:contextualSpacing/>
      </w:pPr>
      <w:r w:rsidRPr="006D3CAD">
        <w:t xml:space="preserve">Dissect the </w:t>
      </w:r>
      <w:r w:rsidR="006D5570" w:rsidRPr="006D3CAD">
        <w:t xml:space="preserve">distal </w:t>
      </w:r>
      <w:r w:rsidRPr="006D3CAD">
        <w:t xml:space="preserve">TA muscle </w:t>
      </w:r>
      <w:r w:rsidR="006D5570" w:rsidRPr="006D3CAD">
        <w:t>tendon</w:t>
      </w:r>
      <w:r w:rsidRPr="006D3CAD">
        <w:t xml:space="preserve"> from the surrounding tissue using </w:t>
      </w:r>
      <w:r w:rsidR="00A82840" w:rsidRPr="006D3CAD">
        <w:t xml:space="preserve">a </w:t>
      </w:r>
      <w:r w:rsidRPr="006D3CAD">
        <w:t>scalpel</w:t>
      </w:r>
      <w:r w:rsidR="00083C78" w:rsidRPr="006D3CAD">
        <w:t xml:space="preserve"> </w:t>
      </w:r>
      <w:r w:rsidR="00A82840" w:rsidRPr="006D3CAD">
        <w:t xml:space="preserve">with a surgical </w:t>
      </w:r>
      <w:r w:rsidR="00083C78" w:rsidRPr="006D3CAD">
        <w:t>blade no. 15</w:t>
      </w:r>
      <w:r w:rsidRPr="006D3CAD">
        <w:t xml:space="preserve">. </w:t>
      </w:r>
    </w:p>
    <w:p w14:paraId="3D7D82CF" w14:textId="77777777" w:rsidR="00D90794" w:rsidRPr="006D3CAD" w:rsidRDefault="00D90794" w:rsidP="00D90794">
      <w:pPr>
        <w:pStyle w:val="NormalWeb"/>
        <w:spacing w:before="0" w:beforeAutospacing="0" w:after="0" w:afterAutospacing="0"/>
        <w:contextualSpacing/>
      </w:pPr>
    </w:p>
    <w:p w14:paraId="1B4DE7E7" w14:textId="28AA99A7" w:rsidR="0013764D" w:rsidRDefault="00263531" w:rsidP="001E5602">
      <w:pPr>
        <w:pStyle w:val="NormalWeb"/>
        <w:numPr>
          <w:ilvl w:val="1"/>
          <w:numId w:val="32"/>
        </w:numPr>
        <w:spacing w:before="0" w:beforeAutospacing="0" w:after="0" w:afterAutospacing="0"/>
        <w:ind w:left="0" w:firstLine="0"/>
        <w:contextualSpacing/>
      </w:pPr>
      <w:r w:rsidRPr="006D3CAD">
        <w:t>Using a mosquito forceps, bluntly dissect the TA muscle tendon towards the insertion and cut the tendon as distal as possible. Leave the proximal TA muscle undisturbed, preserving the neurovascular pedicle.</w:t>
      </w:r>
      <w:r w:rsidR="001E5602" w:rsidRPr="006D3CAD">
        <w:t xml:space="preserve"> </w:t>
      </w:r>
    </w:p>
    <w:p w14:paraId="33D56F70" w14:textId="77777777" w:rsidR="00D90794" w:rsidRPr="006D3CAD" w:rsidRDefault="00D90794" w:rsidP="00D90794">
      <w:pPr>
        <w:pStyle w:val="NormalWeb"/>
        <w:spacing w:before="0" w:beforeAutospacing="0" w:after="0" w:afterAutospacing="0"/>
        <w:contextualSpacing/>
      </w:pPr>
    </w:p>
    <w:p w14:paraId="614F605A" w14:textId="4A0E694C" w:rsidR="006D5570" w:rsidRPr="006D3CAD" w:rsidRDefault="006D5570" w:rsidP="001E5602">
      <w:pPr>
        <w:pStyle w:val="NormalWeb"/>
        <w:spacing w:before="0" w:beforeAutospacing="0" w:after="0" w:afterAutospacing="0"/>
        <w:contextualSpacing/>
      </w:pPr>
      <w:r w:rsidRPr="006D3CAD">
        <w:t xml:space="preserve">NOTE: </w:t>
      </w:r>
      <w:r w:rsidR="00EF3753" w:rsidRPr="006D3CAD">
        <w:t>Regularly (</w:t>
      </w:r>
      <w:r w:rsidR="00F51EDE" w:rsidRPr="006D3CAD">
        <w:t>approximately every</w:t>
      </w:r>
      <w:r w:rsidR="00EF3753" w:rsidRPr="006D3CAD">
        <w:t xml:space="preserve"> 5 min</w:t>
      </w:r>
      <w:r w:rsidR="00F51EDE" w:rsidRPr="006D3CAD">
        <w:t>utes</w:t>
      </w:r>
      <w:r w:rsidR="00EF3753" w:rsidRPr="006D3CAD">
        <w:t xml:space="preserve">), moist </w:t>
      </w:r>
      <w:r w:rsidRPr="006D3CAD">
        <w:t xml:space="preserve">the TA muscle with heated </w:t>
      </w:r>
      <w:r w:rsidR="00263531" w:rsidRPr="006D3CAD">
        <w:t>0.9% NaCl</w:t>
      </w:r>
      <w:r w:rsidRPr="006D3CAD">
        <w:t xml:space="preserve"> (37</w:t>
      </w:r>
      <w:r w:rsidR="00263531" w:rsidRPr="006D3CAD">
        <w:t xml:space="preserve"> </w:t>
      </w:r>
      <w:r w:rsidRPr="006D3CAD">
        <w:t xml:space="preserve">°C) to prevent cooling and desiccation. </w:t>
      </w:r>
    </w:p>
    <w:p w14:paraId="79C5A235" w14:textId="77777777" w:rsidR="00C35686" w:rsidRPr="006D3CAD" w:rsidRDefault="00C35686" w:rsidP="001E5602">
      <w:pPr>
        <w:pStyle w:val="NormalWeb"/>
        <w:spacing w:before="0" w:beforeAutospacing="0" w:after="0" w:afterAutospacing="0"/>
        <w:contextualSpacing/>
      </w:pPr>
    </w:p>
    <w:p w14:paraId="7821411D" w14:textId="4819ECCE" w:rsidR="00680DCA" w:rsidRDefault="00680DCA" w:rsidP="001E5602">
      <w:pPr>
        <w:pStyle w:val="NormalWeb"/>
        <w:numPr>
          <w:ilvl w:val="0"/>
          <w:numId w:val="32"/>
        </w:numPr>
        <w:spacing w:before="0" w:beforeAutospacing="0" w:after="0" w:afterAutospacing="0"/>
        <w:ind w:left="0" w:firstLine="0"/>
        <w:contextualSpacing/>
        <w:rPr>
          <w:b/>
        </w:rPr>
      </w:pPr>
      <w:r w:rsidRPr="006D3CAD">
        <w:rPr>
          <w:b/>
        </w:rPr>
        <w:t xml:space="preserve">Isometric tetanic force measurement </w:t>
      </w:r>
    </w:p>
    <w:p w14:paraId="259E85C3" w14:textId="77777777" w:rsidR="00D90794" w:rsidRPr="006D3CAD" w:rsidRDefault="00D90794" w:rsidP="00D90794">
      <w:pPr>
        <w:pStyle w:val="NormalWeb"/>
        <w:spacing w:before="0" w:beforeAutospacing="0" w:after="0" w:afterAutospacing="0"/>
        <w:contextualSpacing/>
        <w:rPr>
          <w:b/>
        </w:rPr>
      </w:pPr>
    </w:p>
    <w:p w14:paraId="69484D7B" w14:textId="77872E8F" w:rsidR="00103BB3" w:rsidRDefault="00683E40" w:rsidP="001E5602">
      <w:pPr>
        <w:pStyle w:val="NormalWeb"/>
        <w:numPr>
          <w:ilvl w:val="1"/>
          <w:numId w:val="32"/>
        </w:numPr>
        <w:spacing w:before="0" w:beforeAutospacing="0" w:after="0" w:afterAutospacing="0"/>
        <w:ind w:left="0" w:firstLine="0"/>
        <w:contextualSpacing/>
      </w:pPr>
      <w:r w:rsidRPr="006D3CAD">
        <w:t>Connect the bipolar electrode cables</w:t>
      </w:r>
      <w:r w:rsidR="001938FD" w:rsidRPr="006D3CAD">
        <w:t xml:space="preserve"> </w:t>
      </w:r>
      <w:r w:rsidRPr="006D3CAD">
        <w:t xml:space="preserve">and the ground cable </w:t>
      </w:r>
      <w:r w:rsidR="001938FD" w:rsidRPr="006D3CAD">
        <w:t xml:space="preserve">according to their color </w:t>
      </w:r>
      <w:r w:rsidRPr="006D3CAD">
        <w:t>to a bipolar stimulator device</w:t>
      </w:r>
      <w:r w:rsidR="00103BB3" w:rsidRPr="006D3CAD">
        <w:t xml:space="preserve">. </w:t>
      </w:r>
    </w:p>
    <w:p w14:paraId="1812147F" w14:textId="77777777" w:rsidR="00D90794" w:rsidRPr="006D3CAD" w:rsidRDefault="00D90794" w:rsidP="00D90794">
      <w:pPr>
        <w:pStyle w:val="NormalWeb"/>
        <w:spacing w:before="0" w:beforeAutospacing="0" w:after="0" w:afterAutospacing="0"/>
        <w:contextualSpacing/>
      </w:pPr>
    </w:p>
    <w:p w14:paraId="21ED9E84" w14:textId="3280C523" w:rsidR="00103BB3" w:rsidRDefault="00103BB3" w:rsidP="001E5602">
      <w:pPr>
        <w:pStyle w:val="NormalWeb"/>
        <w:numPr>
          <w:ilvl w:val="1"/>
          <w:numId w:val="32"/>
        </w:numPr>
        <w:spacing w:before="0" w:beforeAutospacing="0" w:after="0" w:afterAutospacing="0"/>
        <w:ind w:left="0" w:firstLine="0"/>
        <w:contextualSpacing/>
      </w:pPr>
      <w:r w:rsidRPr="006D3CAD">
        <w:t xml:space="preserve">Attach the other end </w:t>
      </w:r>
      <w:r w:rsidR="00C63CA2" w:rsidRPr="006D3CAD">
        <w:t xml:space="preserve">of </w:t>
      </w:r>
      <w:r w:rsidRPr="006D3CAD">
        <w:t>the bipolar electrode cables to a subminiature electrode</w:t>
      </w:r>
      <w:r w:rsidR="009E6C6D" w:rsidRPr="006D3CAD">
        <w:t xml:space="preserve">. </w:t>
      </w:r>
    </w:p>
    <w:p w14:paraId="1117A97B" w14:textId="77777777" w:rsidR="00D90794" w:rsidRPr="006D3CAD" w:rsidRDefault="00D90794" w:rsidP="00D90794">
      <w:pPr>
        <w:pStyle w:val="NormalWeb"/>
        <w:spacing w:before="0" w:beforeAutospacing="0" w:after="0" w:afterAutospacing="0"/>
        <w:contextualSpacing/>
      </w:pPr>
    </w:p>
    <w:p w14:paraId="20B832BE" w14:textId="2A83E460" w:rsidR="00D90794" w:rsidRDefault="00A463FF" w:rsidP="001E5602">
      <w:pPr>
        <w:pStyle w:val="NormalWeb"/>
        <w:spacing w:before="0" w:beforeAutospacing="0" w:after="0" w:afterAutospacing="0"/>
        <w:contextualSpacing/>
      </w:pPr>
      <w:r w:rsidRPr="006D3CAD">
        <w:t>NOTE</w:t>
      </w:r>
      <w:r w:rsidR="00103BB3" w:rsidRPr="006D3CAD">
        <w:t xml:space="preserve">: </w:t>
      </w:r>
      <w:r w:rsidR="001938FD" w:rsidRPr="006D3CAD">
        <w:t>The reference electrode (red</w:t>
      </w:r>
      <w:r w:rsidR="00231D0F" w:rsidRPr="006D3CAD">
        <w:t>, anode</w:t>
      </w:r>
      <w:r w:rsidR="001938FD" w:rsidRPr="006D3CAD">
        <w:t>) should be placed distal and the active electrode (black</w:t>
      </w:r>
      <w:r w:rsidR="00231D0F" w:rsidRPr="006D3CAD">
        <w:t>, cathode</w:t>
      </w:r>
      <w:r w:rsidR="001938FD" w:rsidRPr="006D3CAD">
        <w:t>) proximal.</w:t>
      </w:r>
    </w:p>
    <w:p w14:paraId="20DD0C98" w14:textId="77777777" w:rsidR="00D90794" w:rsidRPr="006D3CAD" w:rsidRDefault="00D90794" w:rsidP="001E5602">
      <w:pPr>
        <w:pStyle w:val="NormalWeb"/>
        <w:spacing w:before="0" w:beforeAutospacing="0" w:after="0" w:afterAutospacing="0"/>
        <w:contextualSpacing/>
      </w:pPr>
    </w:p>
    <w:p w14:paraId="79D0CD72" w14:textId="04E6E993" w:rsidR="00C35686" w:rsidRDefault="006D5570" w:rsidP="001E5602">
      <w:pPr>
        <w:pStyle w:val="NormalWeb"/>
        <w:numPr>
          <w:ilvl w:val="1"/>
          <w:numId w:val="32"/>
        </w:numPr>
        <w:spacing w:before="0" w:beforeAutospacing="0" w:after="0" w:afterAutospacing="0"/>
        <w:ind w:left="0" w:firstLine="0"/>
        <w:contextualSpacing/>
      </w:pPr>
      <w:r w:rsidRPr="006D3CAD">
        <w:t xml:space="preserve">Transfer the animal together with the heating pad to the testing platform. </w:t>
      </w:r>
    </w:p>
    <w:p w14:paraId="299B65A6" w14:textId="77777777" w:rsidR="00D90794" w:rsidRPr="006D3CAD" w:rsidRDefault="00D90794" w:rsidP="00D90794">
      <w:pPr>
        <w:pStyle w:val="NormalWeb"/>
        <w:spacing w:before="0" w:beforeAutospacing="0" w:after="0" w:afterAutospacing="0"/>
        <w:contextualSpacing/>
      </w:pPr>
    </w:p>
    <w:p w14:paraId="18643F4E" w14:textId="61E0FECC" w:rsidR="003C25B6" w:rsidRDefault="00683E40" w:rsidP="001E5602">
      <w:pPr>
        <w:pStyle w:val="NormalWeb"/>
        <w:numPr>
          <w:ilvl w:val="1"/>
          <w:numId w:val="32"/>
        </w:numPr>
        <w:spacing w:before="0" w:beforeAutospacing="0" w:after="0" w:afterAutospacing="0"/>
        <w:ind w:left="0" w:firstLine="0"/>
        <w:contextualSpacing/>
      </w:pPr>
      <w:r w:rsidRPr="006D3CAD">
        <w:t>Fixate</w:t>
      </w:r>
      <w:r w:rsidR="006D5570" w:rsidRPr="006D3CAD">
        <w:t xml:space="preserve"> the hind limb of the rat to the wooden block using two</w:t>
      </w:r>
      <w:r w:rsidR="00263531" w:rsidRPr="006D3CAD">
        <w:t xml:space="preserve"> 1 mm</w:t>
      </w:r>
      <w:r w:rsidR="006D5570" w:rsidRPr="006D3CAD">
        <w:t xml:space="preserve"> Kirschner wires </w:t>
      </w:r>
      <w:r w:rsidRPr="006D3CAD">
        <w:t>through the</w:t>
      </w:r>
      <w:r w:rsidR="004E0730" w:rsidRPr="006D3CAD">
        <w:t xml:space="preserve"> </w:t>
      </w:r>
      <w:r w:rsidR="001F5D3E" w:rsidRPr="006D3CAD">
        <w:t xml:space="preserve">ankle and the </w:t>
      </w:r>
      <w:r w:rsidR="004E0730" w:rsidRPr="006D3CAD">
        <w:t>lateral condyle of the</w:t>
      </w:r>
      <w:r w:rsidRPr="006D3CAD">
        <w:t xml:space="preserve"> distal femur </w:t>
      </w:r>
      <w:r w:rsidR="00232FFB" w:rsidRPr="006D3CAD">
        <w:t>avoiding the posterior aspect of the knee.</w:t>
      </w:r>
      <w:r w:rsidR="004A22E7" w:rsidRPr="006D3CAD">
        <w:t xml:space="preserve"> </w:t>
      </w:r>
    </w:p>
    <w:p w14:paraId="0F9BCC8D" w14:textId="77777777" w:rsidR="00D90794" w:rsidRPr="006D3CAD" w:rsidRDefault="00D90794" w:rsidP="00D90794">
      <w:pPr>
        <w:pStyle w:val="NormalWeb"/>
        <w:spacing w:before="0" w:beforeAutospacing="0" w:after="0" w:afterAutospacing="0"/>
        <w:contextualSpacing/>
      </w:pPr>
    </w:p>
    <w:p w14:paraId="33A92255" w14:textId="1595044C" w:rsidR="00D90794" w:rsidRDefault="00EF3753" w:rsidP="001E5602">
      <w:pPr>
        <w:pStyle w:val="NormalWeb"/>
        <w:spacing w:before="0" w:beforeAutospacing="0" w:after="0" w:afterAutospacing="0"/>
        <w:contextualSpacing/>
      </w:pPr>
      <w:r w:rsidRPr="006D3CAD">
        <w:t xml:space="preserve">CAUTION: Avoid vascular damage to the popliteal artery and vein which are located dorsally to the femur condyle. </w:t>
      </w:r>
    </w:p>
    <w:p w14:paraId="10D28971" w14:textId="77777777" w:rsidR="00D90794" w:rsidRPr="006D3CAD" w:rsidRDefault="00D90794" w:rsidP="001E5602">
      <w:pPr>
        <w:pStyle w:val="NormalWeb"/>
        <w:spacing w:before="0" w:beforeAutospacing="0" w:after="0" w:afterAutospacing="0"/>
        <w:contextualSpacing/>
      </w:pPr>
    </w:p>
    <w:p w14:paraId="7A88AC34" w14:textId="5A45FE52" w:rsidR="00263531" w:rsidRDefault="00263531" w:rsidP="001E5602">
      <w:pPr>
        <w:pStyle w:val="NormalWeb"/>
        <w:numPr>
          <w:ilvl w:val="1"/>
          <w:numId w:val="32"/>
        </w:numPr>
        <w:spacing w:before="0" w:beforeAutospacing="0" w:after="0" w:afterAutospacing="0"/>
        <w:ind w:left="0" w:firstLine="0"/>
        <w:contextualSpacing/>
      </w:pPr>
      <w:r w:rsidRPr="006D3CAD">
        <w:t xml:space="preserve">Attach a holder with a custom clamp to the testing platform using its vacuum base. </w:t>
      </w:r>
    </w:p>
    <w:p w14:paraId="4A3A8101" w14:textId="77777777" w:rsidR="00D90794" w:rsidRPr="006D3CAD" w:rsidRDefault="00D90794" w:rsidP="00D90794">
      <w:pPr>
        <w:pStyle w:val="NormalWeb"/>
        <w:spacing w:before="0" w:beforeAutospacing="0" w:after="0" w:afterAutospacing="0"/>
        <w:contextualSpacing/>
      </w:pPr>
    </w:p>
    <w:p w14:paraId="2956F52E" w14:textId="3EA2F615" w:rsidR="00361CC0" w:rsidRDefault="00683E40" w:rsidP="001E5602">
      <w:pPr>
        <w:pStyle w:val="NormalWeb"/>
        <w:numPr>
          <w:ilvl w:val="1"/>
          <w:numId w:val="32"/>
        </w:numPr>
        <w:spacing w:before="0" w:beforeAutospacing="0" w:after="0" w:afterAutospacing="0"/>
        <w:ind w:left="0" w:firstLine="0"/>
        <w:contextualSpacing/>
      </w:pPr>
      <w:r w:rsidRPr="006D3CAD">
        <w:lastRenderedPageBreak/>
        <w:t xml:space="preserve">Secure the distal TA muscle tendon to the clamp attached to the force transducer. </w:t>
      </w:r>
    </w:p>
    <w:p w14:paraId="0CC7675D" w14:textId="77777777" w:rsidR="00D90794" w:rsidRPr="006D3CAD" w:rsidRDefault="00D90794" w:rsidP="00D90794">
      <w:pPr>
        <w:pStyle w:val="NormalWeb"/>
        <w:spacing w:before="0" w:beforeAutospacing="0" w:after="0" w:afterAutospacing="0"/>
        <w:contextualSpacing/>
      </w:pPr>
    </w:p>
    <w:p w14:paraId="1E16176D" w14:textId="3ACDDAD2" w:rsidR="00D90794" w:rsidRDefault="00683E40" w:rsidP="001E5602">
      <w:pPr>
        <w:pStyle w:val="NormalWeb"/>
        <w:spacing w:before="0" w:beforeAutospacing="0" w:after="0" w:afterAutospacing="0"/>
        <w:contextualSpacing/>
      </w:pPr>
      <w:r w:rsidRPr="006D3CAD">
        <w:t xml:space="preserve">NOTE: The clamp and force transducer should be positioned parallel to the course of the TA muscle. </w:t>
      </w:r>
    </w:p>
    <w:p w14:paraId="065073DF" w14:textId="77777777" w:rsidR="00D90794" w:rsidRPr="006D3CAD" w:rsidRDefault="00D90794" w:rsidP="001E5602">
      <w:pPr>
        <w:pStyle w:val="NormalWeb"/>
        <w:spacing w:before="0" w:beforeAutospacing="0" w:after="0" w:afterAutospacing="0"/>
        <w:contextualSpacing/>
      </w:pPr>
    </w:p>
    <w:p w14:paraId="7676EC51" w14:textId="342B62C1" w:rsidR="00103BB3" w:rsidRDefault="00103BB3" w:rsidP="001E5602">
      <w:pPr>
        <w:pStyle w:val="NormalWeb"/>
        <w:numPr>
          <w:ilvl w:val="1"/>
          <w:numId w:val="32"/>
        </w:numPr>
        <w:spacing w:before="0" w:beforeAutospacing="0" w:after="0" w:afterAutospacing="0"/>
        <w:ind w:left="0" w:firstLine="0"/>
        <w:contextualSpacing/>
      </w:pPr>
      <w:r w:rsidRPr="006D3CAD">
        <w:t xml:space="preserve">Place the retractor at the posterolateral thigh of the rat in order to access the common peroneal nerve. </w:t>
      </w:r>
    </w:p>
    <w:p w14:paraId="7F785383" w14:textId="77777777" w:rsidR="00D90794" w:rsidRPr="006D3CAD" w:rsidRDefault="00D90794" w:rsidP="00D90794">
      <w:pPr>
        <w:pStyle w:val="NormalWeb"/>
        <w:spacing w:before="0" w:beforeAutospacing="0" w:after="0" w:afterAutospacing="0"/>
        <w:contextualSpacing/>
      </w:pPr>
    </w:p>
    <w:p w14:paraId="0010910D" w14:textId="18323144" w:rsidR="00D90794" w:rsidRDefault="00B231D1" w:rsidP="001E5602">
      <w:pPr>
        <w:pStyle w:val="NormalWeb"/>
        <w:spacing w:before="0" w:beforeAutospacing="0" w:after="0" w:afterAutospacing="0"/>
        <w:contextualSpacing/>
      </w:pPr>
      <w:r w:rsidRPr="006D3CAD">
        <w:t xml:space="preserve">NOTE: The sciatic nerve and its branches should be kept moist with heated </w:t>
      </w:r>
      <w:r w:rsidR="003647F4" w:rsidRPr="006D3CAD">
        <w:t>0.9</w:t>
      </w:r>
      <w:r w:rsidR="00361CC0" w:rsidRPr="006D3CAD">
        <w:t>%</w:t>
      </w:r>
      <w:r w:rsidR="003647F4" w:rsidRPr="006D3CAD">
        <w:t xml:space="preserve"> NaCl</w:t>
      </w:r>
      <w:r w:rsidRPr="006D3CAD">
        <w:t xml:space="preserve"> (37</w:t>
      </w:r>
      <w:r w:rsidR="00263531" w:rsidRPr="006D3CAD">
        <w:t xml:space="preserve"> </w:t>
      </w:r>
      <w:r w:rsidRPr="006D3CAD">
        <w:t>°C) to prevent cooling and desiccation.</w:t>
      </w:r>
    </w:p>
    <w:p w14:paraId="5898CE4A" w14:textId="77777777" w:rsidR="00D90794" w:rsidRPr="006D3CAD" w:rsidRDefault="00D90794" w:rsidP="001E5602">
      <w:pPr>
        <w:pStyle w:val="NormalWeb"/>
        <w:spacing w:before="0" w:beforeAutospacing="0" w:after="0" w:afterAutospacing="0"/>
        <w:contextualSpacing/>
      </w:pPr>
    </w:p>
    <w:p w14:paraId="7F492E6A" w14:textId="648F69E5" w:rsidR="00361CC0" w:rsidRDefault="00A463FF" w:rsidP="001E5602">
      <w:pPr>
        <w:pStyle w:val="NormalWeb"/>
        <w:numPr>
          <w:ilvl w:val="1"/>
          <w:numId w:val="32"/>
        </w:numPr>
        <w:spacing w:before="0" w:beforeAutospacing="0" w:after="0" w:afterAutospacing="0"/>
        <w:ind w:left="0" w:firstLine="0"/>
        <w:contextualSpacing/>
      </w:pPr>
      <w:r w:rsidRPr="006D3CAD">
        <w:t>Insert the ground cable in the surrounding muscles (e.g.</w:t>
      </w:r>
      <w:r w:rsidR="00D90794">
        <w:t>,</w:t>
      </w:r>
      <w:r w:rsidRPr="006D3CAD">
        <w:t xml:space="preserve"> the vastus</w:t>
      </w:r>
      <w:r w:rsidR="00361CC0" w:rsidRPr="006D3CAD">
        <w:t xml:space="preserve"> lateralis muscle).</w:t>
      </w:r>
    </w:p>
    <w:p w14:paraId="16FCAC42" w14:textId="77777777" w:rsidR="00D90794" w:rsidRPr="006D3CAD" w:rsidRDefault="00D90794" w:rsidP="00D90794">
      <w:pPr>
        <w:pStyle w:val="NormalWeb"/>
        <w:spacing w:before="0" w:beforeAutospacing="0" w:after="0" w:afterAutospacing="0"/>
        <w:contextualSpacing/>
      </w:pPr>
    </w:p>
    <w:p w14:paraId="2092A4AD" w14:textId="638AC92A" w:rsidR="00103BB3" w:rsidRDefault="00232FFB" w:rsidP="001E5602">
      <w:pPr>
        <w:pStyle w:val="NormalWeb"/>
        <w:spacing w:before="0" w:beforeAutospacing="0" w:after="0" w:afterAutospacing="0"/>
        <w:contextualSpacing/>
      </w:pPr>
      <w:r w:rsidRPr="006D3CAD">
        <w:t xml:space="preserve">NOTE: </w:t>
      </w:r>
      <w:r w:rsidR="005F219A" w:rsidRPr="006D3CAD">
        <w:t xml:space="preserve">The Grass SD9 stimulator requires a ground cable to reduce electrical </w:t>
      </w:r>
      <w:r w:rsidR="002B2152" w:rsidRPr="006D3CAD">
        <w:t>artifacts</w:t>
      </w:r>
      <w:r w:rsidR="005F219A" w:rsidRPr="006D3CAD">
        <w:t xml:space="preserve">. Newer stimulators </w:t>
      </w:r>
      <w:r w:rsidRPr="006D3CAD">
        <w:t>might not require a</w:t>
      </w:r>
      <w:r w:rsidR="005F219A" w:rsidRPr="006D3CAD">
        <w:t>n extra</w:t>
      </w:r>
      <w:r w:rsidRPr="006D3CAD">
        <w:t xml:space="preserve"> ground cable. </w:t>
      </w:r>
    </w:p>
    <w:p w14:paraId="5E5440E0" w14:textId="77777777" w:rsidR="00D90794" w:rsidRPr="006D3CAD" w:rsidRDefault="00D90794" w:rsidP="001E5602">
      <w:pPr>
        <w:pStyle w:val="NormalWeb"/>
        <w:spacing w:before="0" w:beforeAutospacing="0" w:after="0" w:afterAutospacing="0"/>
        <w:contextualSpacing/>
      </w:pPr>
    </w:p>
    <w:p w14:paraId="46ABBFAB" w14:textId="7E1C6D82" w:rsidR="00A463FF" w:rsidRDefault="00A463FF" w:rsidP="001E5602">
      <w:pPr>
        <w:pStyle w:val="NormalWeb"/>
        <w:numPr>
          <w:ilvl w:val="1"/>
          <w:numId w:val="32"/>
        </w:numPr>
        <w:spacing w:before="0" w:beforeAutospacing="0" w:after="0" w:afterAutospacing="0"/>
        <w:ind w:left="0" w:firstLine="0"/>
        <w:contextualSpacing/>
      </w:pPr>
      <w:r w:rsidRPr="006D3CAD">
        <w:t>Hook the common peroneal nerve to the subminiature electrode and fix its position using the holder on the platform</w:t>
      </w:r>
      <w:r w:rsidR="00263531" w:rsidRPr="006D3CAD">
        <w:t xml:space="preserve"> (</w:t>
      </w:r>
      <w:r w:rsidR="00263531" w:rsidRPr="006D3CAD">
        <w:rPr>
          <w:b/>
        </w:rPr>
        <w:t xml:space="preserve">Figure </w:t>
      </w:r>
      <w:r w:rsidR="004A22E7" w:rsidRPr="006D3CAD">
        <w:rPr>
          <w:b/>
        </w:rPr>
        <w:t>4</w:t>
      </w:r>
      <w:r w:rsidR="00263531" w:rsidRPr="006D3CAD">
        <w:t>)</w:t>
      </w:r>
      <w:r w:rsidRPr="006D3CAD">
        <w:t xml:space="preserve">. </w:t>
      </w:r>
    </w:p>
    <w:p w14:paraId="23A21C86" w14:textId="77777777" w:rsidR="00D90794" w:rsidRPr="006D3CAD" w:rsidRDefault="00D90794" w:rsidP="00D90794">
      <w:pPr>
        <w:pStyle w:val="NormalWeb"/>
        <w:spacing w:before="0" w:beforeAutospacing="0" w:after="0" w:afterAutospacing="0"/>
        <w:contextualSpacing/>
      </w:pPr>
    </w:p>
    <w:p w14:paraId="72980D0E" w14:textId="74D22419" w:rsidR="00263531" w:rsidRPr="006D3CAD" w:rsidRDefault="00263531" w:rsidP="001E5602">
      <w:pPr>
        <w:pStyle w:val="NormalWeb"/>
        <w:spacing w:before="0" w:beforeAutospacing="0" w:after="0" w:afterAutospacing="0"/>
        <w:contextualSpacing/>
      </w:pPr>
      <w:r w:rsidRPr="006D3CAD">
        <w:t>NOTE: Ensure that only the common peroneal nerve is hooked to the subminiature</w:t>
      </w:r>
      <w:r w:rsidR="00A856B0" w:rsidRPr="006D3CAD">
        <w:t>.</w:t>
      </w:r>
      <w:r w:rsidRPr="006D3CAD">
        <w:t xml:space="preserve"> </w:t>
      </w:r>
    </w:p>
    <w:p w14:paraId="40E5087A" w14:textId="77777777" w:rsidR="00683E40" w:rsidRPr="006D3CAD" w:rsidRDefault="00683E40" w:rsidP="001E5602">
      <w:pPr>
        <w:pStyle w:val="NormalWeb"/>
        <w:spacing w:before="0" w:beforeAutospacing="0" w:after="0" w:afterAutospacing="0"/>
        <w:contextualSpacing/>
      </w:pPr>
    </w:p>
    <w:p w14:paraId="73054518" w14:textId="63FB666D" w:rsidR="00A463FF" w:rsidRPr="00D90794" w:rsidRDefault="00680DCA" w:rsidP="001E5602">
      <w:pPr>
        <w:pStyle w:val="NormalWeb"/>
        <w:numPr>
          <w:ilvl w:val="1"/>
          <w:numId w:val="32"/>
        </w:numPr>
        <w:spacing w:before="0" w:beforeAutospacing="0" w:after="0" w:afterAutospacing="0"/>
        <w:ind w:left="0" w:firstLine="0"/>
        <w:contextualSpacing/>
        <w:rPr>
          <w:bCs/>
        </w:rPr>
      </w:pPr>
      <w:r w:rsidRPr="00D90794">
        <w:rPr>
          <w:bCs/>
        </w:rPr>
        <w:t>Optimization of the muscle length</w:t>
      </w:r>
      <w:r w:rsidR="00A463FF" w:rsidRPr="00D90794">
        <w:rPr>
          <w:bCs/>
        </w:rPr>
        <w:t xml:space="preserve"> </w:t>
      </w:r>
    </w:p>
    <w:p w14:paraId="3E954588" w14:textId="77777777" w:rsidR="00D90794" w:rsidRPr="006D3CAD" w:rsidRDefault="00D90794" w:rsidP="00D90794">
      <w:pPr>
        <w:pStyle w:val="NormalWeb"/>
        <w:spacing w:before="0" w:beforeAutospacing="0" w:after="0" w:afterAutospacing="0"/>
        <w:contextualSpacing/>
        <w:rPr>
          <w:b/>
        </w:rPr>
      </w:pPr>
    </w:p>
    <w:p w14:paraId="02E435CC" w14:textId="0652F48A" w:rsidR="00361CC0" w:rsidRDefault="007F384A" w:rsidP="001E5602">
      <w:pPr>
        <w:pStyle w:val="NormalWeb"/>
        <w:numPr>
          <w:ilvl w:val="2"/>
          <w:numId w:val="32"/>
        </w:numPr>
        <w:spacing w:before="0" w:beforeAutospacing="0" w:after="0" w:afterAutospacing="0"/>
        <w:ind w:left="0" w:firstLine="0"/>
        <w:contextualSpacing/>
      </w:pPr>
      <w:r w:rsidRPr="006D3CAD">
        <w:t xml:space="preserve">Turn the bipolar stimulator device on and </w:t>
      </w:r>
      <w:r w:rsidR="00C751F6" w:rsidRPr="006D3CAD">
        <w:t>adjust the settings as follow:</w:t>
      </w:r>
      <w:r w:rsidR="001938FD" w:rsidRPr="006D3CAD">
        <w:t xml:space="preserve"> </w:t>
      </w:r>
      <w:r w:rsidR="00361CC0" w:rsidRPr="006D3CAD">
        <w:t xml:space="preserve">square monophasic pulse, </w:t>
      </w:r>
      <w:r w:rsidR="001938FD" w:rsidRPr="006D3CAD">
        <w:t xml:space="preserve">delay 2 ms, stimulus pulse duration 0.4 ms, stimulus intensity </w:t>
      </w:r>
      <w:r w:rsidR="00DC11D9" w:rsidRPr="006D3CAD">
        <w:t xml:space="preserve">2 </w:t>
      </w:r>
      <w:r w:rsidR="001938FD" w:rsidRPr="006D3CAD">
        <w:t xml:space="preserve">V. </w:t>
      </w:r>
    </w:p>
    <w:p w14:paraId="377C156B" w14:textId="77777777" w:rsidR="00D90794" w:rsidRPr="006D3CAD" w:rsidRDefault="00D90794" w:rsidP="00D90794">
      <w:pPr>
        <w:pStyle w:val="NormalWeb"/>
        <w:spacing w:before="0" w:beforeAutospacing="0" w:after="0" w:afterAutospacing="0"/>
        <w:contextualSpacing/>
      </w:pPr>
    </w:p>
    <w:p w14:paraId="79546D6D" w14:textId="4F75681B" w:rsidR="002B2152" w:rsidRDefault="002B2152" w:rsidP="001E5602">
      <w:pPr>
        <w:pStyle w:val="NormalWeb"/>
        <w:spacing w:before="0" w:beforeAutospacing="0" w:after="0" w:afterAutospacing="0"/>
        <w:contextualSpacing/>
      </w:pPr>
      <w:r w:rsidRPr="006D3CAD">
        <w:t xml:space="preserve">NOTE: The delay determines the time between the sync out pulse and the delivery of the leading edge of the pulse. </w:t>
      </w:r>
    </w:p>
    <w:p w14:paraId="6627AB06" w14:textId="77777777" w:rsidR="00D90794" w:rsidRPr="006D3CAD" w:rsidRDefault="00D90794" w:rsidP="001E5602">
      <w:pPr>
        <w:pStyle w:val="NormalWeb"/>
        <w:spacing w:before="0" w:beforeAutospacing="0" w:after="0" w:afterAutospacing="0"/>
        <w:contextualSpacing/>
      </w:pPr>
    </w:p>
    <w:p w14:paraId="0825F31A" w14:textId="4B7D1119" w:rsidR="001938FD" w:rsidRDefault="00A856B0" w:rsidP="001E5602">
      <w:pPr>
        <w:pStyle w:val="NormalWeb"/>
        <w:numPr>
          <w:ilvl w:val="2"/>
          <w:numId w:val="32"/>
        </w:numPr>
        <w:spacing w:before="0" w:beforeAutospacing="0" w:after="0" w:afterAutospacing="0"/>
        <w:ind w:left="0" w:firstLine="0"/>
        <w:contextualSpacing/>
      </w:pPr>
      <w:r w:rsidRPr="006D3CAD">
        <w:t>Select</w:t>
      </w:r>
      <w:r w:rsidR="00246818" w:rsidRPr="006D3CAD">
        <w:t xml:space="preserve"> </w:t>
      </w:r>
      <w:r w:rsidR="00246818" w:rsidRPr="00D90794">
        <w:rPr>
          <w:b/>
          <w:bCs/>
        </w:rPr>
        <w:t>Parameter test</w:t>
      </w:r>
      <w:r w:rsidR="00246818" w:rsidRPr="006D3CAD">
        <w:t xml:space="preserve"> </w:t>
      </w:r>
      <w:r w:rsidRPr="006D3CAD">
        <w:t>and turn on</w:t>
      </w:r>
      <w:r w:rsidR="00246818" w:rsidRPr="006D3CAD">
        <w:t xml:space="preserve"> </w:t>
      </w:r>
      <w:r w:rsidR="00246818" w:rsidRPr="00D90794">
        <w:rPr>
          <w:b/>
          <w:bCs/>
        </w:rPr>
        <w:t>Trigger collection</w:t>
      </w:r>
      <w:r w:rsidR="00246818" w:rsidRPr="006D3CAD">
        <w:t xml:space="preserve"> </w:t>
      </w:r>
      <w:r w:rsidR="00232FFB" w:rsidRPr="006D3CAD">
        <w:t xml:space="preserve">in the VI. </w:t>
      </w:r>
    </w:p>
    <w:p w14:paraId="493AAE49" w14:textId="77777777" w:rsidR="00D90794" w:rsidRPr="006D3CAD" w:rsidRDefault="00D90794" w:rsidP="00D90794">
      <w:pPr>
        <w:pStyle w:val="NormalWeb"/>
        <w:spacing w:before="0" w:beforeAutospacing="0" w:after="0" w:afterAutospacing="0"/>
        <w:contextualSpacing/>
      </w:pPr>
    </w:p>
    <w:p w14:paraId="572CB210" w14:textId="020B3B54" w:rsidR="00246818" w:rsidRDefault="00246818" w:rsidP="001E5602">
      <w:pPr>
        <w:pStyle w:val="NormalWeb"/>
        <w:numPr>
          <w:ilvl w:val="2"/>
          <w:numId w:val="32"/>
        </w:numPr>
        <w:spacing w:before="0" w:beforeAutospacing="0" w:after="0" w:afterAutospacing="0"/>
        <w:ind w:left="0" w:firstLine="0"/>
        <w:contextualSpacing/>
      </w:pPr>
      <w:r w:rsidRPr="006D3CAD">
        <w:t xml:space="preserve">Increase the muscle length (preload) by adjusting the lever arm attached to the force transducer. </w:t>
      </w:r>
    </w:p>
    <w:p w14:paraId="03EFAA62" w14:textId="77777777" w:rsidR="00D90794" w:rsidRPr="006D3CAD" w:rsidRDefault="00D90794" w:rsidP="00D90794">
      <w:pPr>
        <w:pStyle w:val="NormalWeb"/>
        <w:spacing w:before="0" w:beforeAutospacing="0" w:after="0" w:afterAutospacing="0"/>
        <w:contextualSpacing/>
      </w:pPr>
    </w:p>
    <w:p w14:paraId="75BC3298" w14:textId="6BDB5397" w:rsidR="007D6718" w:rsidRDefault="007D6718" w:rsidP="001E5602">
      <w:pPr>
        <w:pStyle w:val="NormalWeb"/>
        <w:numPr>
          <w:ilvl w:val="2"/>
          <w:numId w:val="32"/>
        </w:numPr>
        <w:spacing w:before="0" w:beforeAutospacing="0" w:after="0" w:afterAutospacing="0"/>
        <w:ind w:left="0" w:firstLine="0"/>
        <w:contextualSpacing/>
      </w:pPr>
      <w:r w:rsidRPr="006D3CAD">
        <w:t xml:space="preserve">Start at 10 g </w:t>
      </w:r>
      <w:r w:rsidR="00D90794">
        <w:t xml:space="preserve">of </w:t>
      </w:r>
      <w:r w:rsidRPr="006D3CAD">
        <w:t>preload and use increments of 10 g until the maximum active muscle force is determined.</w:t>
      </w:r>
    </w:p>
    <w:p w14:paraId="6F6DAA12" w14:textId="77777777" w:rsidR="00D90794" w:rsidRPr="006D3CAD" w:rsidRDefault="00D90794" w:rsidP="00D90794">
      <w:pPr>
        <w:pStyle w:val="NormalWeb"/>
        <w:spacing w:before="0" w:beforeAutospacing="0" w:after="0" w:afterAutospacing="0"/>
        <w:contextualSpacing/>
      </w:pPr>
    </w:p>
    <w:p w14:paraId="44BAFC37" w14:textId="3B3B93C3" w:rsidR="00246818" w:rsidRDefault="007D6718" w:rsidP="001E5602">
      <w:pPr>
        <w:pStyle w:val="NormalWeb"/>
        <w:numPr>
          <w:ilvl w:val="2"/>
          <w:numId w:val="32"/>
        </w:numPr>
        <w:spacing w:before="0" w:beforeAutospacing="0" w:after="0" w:afterAutospacing="0"/>
        <w:ind w:left="0" w:firstLine="0"/>
        <w:contextualSpacing/>
      </w:pPr>
      <w:r w:rsidRPr="006D3CAD">
        <w:t xml:space="preserve">For each preload, </w:t>
      </w:r>
      <w:r w:rsidR="003647F4" w:rsidRPr="006D3CAD">
        <w:t>apply</w:t>
      </w:r>
      <w:r w:rsidR="00246818" w:rsidRPr="006D3CAD">
        <w:t xml:space="preserve"> two single twitches </w:t>
      </w:r>
      <w:r w:rsidR="008108CB" w:rsidRPr="006D3CAD">
        <w:t xml:space="preserve">directly after </w:t>
      </w:r>
      <w:r w:rsidR="005F219A" w:rsidRPr="006D3CAD">
        <w:t>each other</w:t>
      </w:r>
      <w:r w:rsidR="008108CB" w:rsidRPr="006D3CAD">
        <w:t xml:space="preserve"> </w:t>
      </w:r>
      <w:r w:rsidR="00246818" w:rsidRPr="006D3CAD">
        <w:t>using the button on the bipolar stimulator device. The outpu</w:t>
      </w:r>
      <w:r w:rsidR="00F008DF" w:rsidRPr="006D3CAD">
        <w:t xml:space="preserve">t will be visible on the screen and the rat should show dorsiflexion of the paw. </w:t>
      </w:r>
    </w:p>
    <w:p w14:paraId="77A08118" w14:textId="77777777" w:rsidR="00D90794" w:rsidRPr="006D3CAD" w:rsidRDefault="00D90794" w:rsidP="00D90794">
      <w:pPr>
        <w:pStyle w:val="NormalWeb"/>
        <w:spacing w:before="0" w:beforeAutospacing="0" w:after="0" w:afterAutospacing="0"/>
        <w:contextualSpacing/>
      </w:pPr>
    </w:p>
    <w:p w14:paraId="072F688E" w14:textId="02F0B94E" w:rsidR="00D90794" w:rsidRDefault="00B231D1" w:rsidP="001E5602">
      <w:pPr>
        <w:pStyle w:val="NormalWeb"/>
        <w:spacing w:before="0" w:beforeAutospacing="0" w:after="0" w:afterAutospacing="0"/>
        <w:contextualSpacing/>
      </w:pPr>
      <w:r w:rsidRPr="006D3CAD">
        <w:t xml:space="preserve">NOTE: Before stimulating the nerve, always remove any excess </w:t>
      </w:r>
      <w:r w:rsidR="00A856B0" w:rsidRPr="006D3CAD">
        <w:t>0.9% NaCl</w:t>
      </w:r>
      <w:r w:rsidRPr="006D3CAD">
        <w:t xml:space="preserve"> surrounding the nerve u</w:t>
      </w:r>
      <w:r w:rsidR="003647F4" w:rsidRPr="006D3CAD">
        <w:t xml:space="preserve">sing cotton tipped applicators to ensure the signal is not conducted to the surrounding tissue. </w:t>
      </w:r>
    </w:p>
    <w:p w14:paraId="680194EA" w14:textId="77777777" w:rsidR="00D90794" w:rsidRPr="006D3CAD" w:rsidRDefault="00D90794" w:rsidP="001E5602">
      <w:pPr>
        <w:pStyle w:val="NormalWeb"/>
        <w:spacing w:before="0" w:beforeAutospacing="0" w:after="0" w:afterAutospacing="0"/>
        <w:contextualSpacing/>
      </w:pPr>
    </w:p>
    <w:p w14:paraId="5F2507E4" w14:textId="7B669829" w:rsidR="007D6718" w:rsidRDefault="007D6718" w:rsidP="001E5602">
      <w:pPr>
        <w:pStyle w:val="NormalWeb"/>
        <w:numPr>
          <w:ilvl w:val="2"/>
          <w:numId w:val="32"/>
        </w:numPr>
        <w:spacing w:before="0" w:beforeAutospacing="0" w:after="0" w:afterAutospacing="0"/>
        <w:ind w:left="0" w:firstLine="0"/>
        <w:contextualSpacing/>
      </w:pPr>
      <w:r w:rsidRPr="006D3CAD">
        <w:t xml:space="preserve">To stop the measurement, </w:t>
      </w:r>
      <w:r w:rsidR="003647F4" w:rsidRPr="006D3CAD">
        <w:t>hit</w:t>
      </w:r>
      <w:r w:rsidR="00246818" w:rsidRPr="006D3CAD">
        <w:t xml:space="preserve"> </w:t>
      </w:r>
      <w:r w:rsidR="00246818" w:rsidRPr="00D90794">
        <w:rPr>
          <w:b/>
          <w:bCs/>
        </w:rPr>
        <w:t>Trigger collection</w:t>
      </w:r>
      <w:r w:rsidR="00246818" w:rsidRPr="006D3CAD">
        <w:t xml:space="preserve"> </w:t>
      </w:r>
      <w:r w:rsidRPr="006D3CAD">
        <w:t>again</w:t>
      </w:r>
      <w:r w:rsidR="005F219A" w:rsidRPr="006D3CAD">
        <w:t xml:space="preserve"> in the VI</w:t>
      </w:r>
      <w:r w:rsidRPr="006D3CAD">
        <w:t xml:space="preserve">. </w:t>
      </w:r>
    </w:p>
    <w:p w14:paraId="5655A16E" w14:textId="77777777" w:rsidR="00D90794" w:rsidRPr="006D3CAD" w:rsidRDefault="00D90794" w:rsidP="00D90794">
      <w:pPr>
        <w:pStyle w:val="NormalWeb"/>
        <w:spacing w:before="0" w:beforeAutospacing="0" w:after="0" w:afterAutospacing="0"/>
        <w:contextualSpacing/>
      </w:pPr>
    </w:p>
    <w:p w14:paraId="2AA07D96" w14:textId="3A0835CB" w:rsidR="007D6718" w:rsidRDefault="007D6718" w:rsidP="00D90794">
      <w:pPr>
        <w:pStyle w:val="NormalWeb"/>
        <w:numPr>
          <w:ilvl w:val="2"/>
          <w:numId w:val="32"/>
        </w:numPr>
        <w:spacing w:before="0" w:beforeAutospacing="0" w:after="0" w:afterAutospacing="0"/>
        <w:ind w:left="0" w:firstLine="0"/>
        <w:contextualSpacing/>
      </w:pPr>
      <w:r w:rsidRPr="006D3CAD">
        <w:t xml:space="preserve">If the program automatically detects the two peak output forces click on </w:t>
      </w:r>
      <w:r w:rsidR="008108CB" w:rsidRPr="00D90794">
        <w:rPr>
          <w:b/>
          <w:bCs/>
        </w:rPr>
        <w:t>Accept</w:t>
      </w:r>
      <w:r w:rsidRPr="006D3CAD">
        <w:t xml:space="preserve">. In case the program does not automatically select these output forces, press </w:t>
      </w:r>
      <w:r w:rsidR="008108CB" w:rsidRPr="00D90794">
        <w:rPr>
          <w:b/>
          <w:bCs/>
        </w:rPr>
        <w:t>Decline</w:t>
      </w:r>
      <w:r w:rsidRPr="006D3CAD">
        <w:t xml:space="preserve"> and select the peaks manually. The two peak output forces will be averaged to a mean peak output force</w:t>
      </w:r>
      <w:r w:rsidR="00A856B0" w:rsidRPr="006D3CAD">
        <w:t xml:space="preserve"> (</w:t>
      </w:r>
      <w:r w:rsidR="00A856B0" w:rsidRPr="00D90794">
        <w:rPr>
          <w:b/>
        </w:rPr>
        <w:t xml:space="preserve">Figure </w:t>
      </w:r>
      <w:r w:rsidR="004A22E7" w:rsidRPr="00D90794">
        <w:rPr>
          <w:b/>
        </w:rPr>
        <w:t>5</w:t>
      </w:r>
      <w:r w:rsidR="00A856B0" w:rsidRPr="006D3CAD">
        <w:t>)</w:t>
      </w:r>
      <w:r w:rsidRPr="006D3CAD">
        <w:t xml:space="preserve">. </w:t>
      </w:r>
    </w:p>
    <w:p w14:paraId="0A050D8C" w14:textId="77777777" w:rsidR="00D90794" w:rsidRPr="006D3CAD" w:rsidRDefault="00D90794" w:rsidP="00D90794">
      <w:pPr>
        <w:pStyle w:val="NormalWeb"/>
        <w:spacing w:before="0" w:beforeAutospacing="0" w:after="0" w:afterAutospacing="0"/>
        <w:contextualSpacing/>
      </w:pPr>
    </w:p>
    <w:p w14:paraId="14312750" w14:textId="179FA999" w:rsidR="00680DCA" w:rsidRDefault="00D90794" w:rsidP="001E5602">
      <w:pPr>
        <w:pStyle w:val="NormalWeb"/>
        <w:numPr>
          <w:ilvl w:val="2"/>
          <w:numId w:val="32"/>
        </w:numPr>
        <w:spacing w:before="0" w:beforeAutospacing="0" w:after="0" w:afterAutospacing="0"/>
        <w:ind w:left="0" w:firstLine="0"/>
        <w:contextualSpacing/>
      </w:pPr>
      <w:r>
        <w:t>Calculate the</w:t>
      </w:r>
      <w:r w:rsidR="007D6718" w:rsidRPr="006D3CAD">
        <w:t xml:space="preserve"> </w:t>
      </w:r>
      <w:r w:rsidR="005B4603" w:rsidRPr="006D3CAD">
        <w:t xml:space="preserve">active muscle force by subtracting the preload from the mean peak output force. </w:t>
      </w:r>
    </w:p>
    <w:p w14:paraId="3F42CC8A" w14:textId="77777777" w:rsidR="00D90794" w:rsidRPr="006D3CAD" w:rsidRDefault="00D90794" w:rsidP="00D90794">
      <w:pPr>
        <w:pStyle w:val="NormalWeb"/>
        <w:spacing w:before="0" w:beforeAutospacing="0" w:after="0" w:afterAutospacing="0"/>
        <w:contextualSpacing/>
      </w:pPr>
    </w:p>
    <w:p w14:paraId="271E0E59" w14:textId="6C295EC1" w:rsidR="008B7EE5" w:rsidRPr="006D3CAD" w:rsidRDefault="008B7EE5" w:rsidP="001E5602">
      <w:pPr>
        <w:pStyle w:val="NormalWeb"/>
        <w:numPr>
          <w:ilvl w:val="2"/>
          <w:numId w:val="32"/>
        </w:numPr>
        <w:spacing w:before="0" w:beforeAutospacing="0" w:after="0" w:afterAutospacing="0"/>
        <w:ind w:left="0" w:firstLine="0"/>
        <w:contextualSpacing/>
      </w:pPr>
      <w:r w:rsidRPr="006D3CAD">
        <w:t>Write down the active force for each preload to visualize the trend and recognize the maximum active force</w:t>
      </w:r>
      <w:r w:rsidR="00A856B0" w:rsidRPr="006D3CAD">
        <w:t xml:space="preserve"> (</w:t>
      </w:r>
      <w:r w:rsidR="00A856B0" w:rsidRPr="006D3CAD">
        <w:rPr>
          <w:b/>
        </w:rPr>
        <w:t xml:space="preserve">Figure </w:t>
      </w:r>
      <w:r w:rsidR="004A22E7" w:rsidRPr="006D3CAD">
        <w:rPr>
          <w:b/>
        </w:rPr>
        <w:t>6</w:t>
      </w:r>
      <w:r w:rsidR="00A856B0" w:rsidRPr="006D3CAD">
        <w:t>)</w:t>
      </w:r>
      <w:r w:rsidRPr="006D3CAD">
        <w:t>. A</w:t>
      </w:r>
      <w:r w:rsidR="00D90794">
        <w:t xml:space="preserve"> </w:t>
      </w:r>
      <w:r w:rsidRPr="006D3CAD">
        <w:t xml:space="preserve">spreadsheet can also be used. </w:t>
      </w:r>
    </w:p>
    <w:p w14:paraId="1AE98074" w14:textId="77777777" w:rsidR="00E803E6" w:rsidRPr="006D3CAD" w:rsidRDefault="00E803E6" w:rsidP="001E5602">
      <w:pPr>
        <w:pStyle w:val="NormalWeb"/>
        <w:spacing w:before="0" w:beforeAutospacing="0" w:after="0" w:afterAutospacing="0"/>
        <w:contextualSpacing/>
      </w:pPr>
    </w:p>
    <w:p w14:paraId="0D9ED36D" w14:textId="77522BDF" w:rsidR="005B4603" w:rsidRPr="00D90794" w:rsidRDefault="003647F4" w:rsidP="001E5602">
      <w:pPr>
        <w:pStyle w:val="NormalWeb"/>
        <w:numPr>
          <w:ilvl w:val="1"/>
          <w:numId w:val="32"/>
        </w:numPr>
        <w:spacing w:before="0" w:beforeAutospacing="0" w:after="0" w:afterAutospacing="0"/>
        <w:ind w:left="0" w:firstLine="0"/>
        <w:contextualSpacing/>
        <w:rPr>
          <w:bCs/>
        </w:rPr>
      </w:pPr>
      <w:r w:rsidRPr="00D90794">
        <w:rPr>
          <w:bCs/>
        </w:rPr>
        <w:t>Measurement of isometric tetanic force</w:t>
      </w:r>
    </w:p>
    <w:p w14:paraId="266A04E5" w14:textId="77777777" w:rsidR="00D90794" w:rsidRPr="006D3CAD" w:rsidRDefault="00D90794" w:rsidP="00D90794">
      <w:pPr>
        <w:pStyle w:val="NormalWeb"/>
        <w:spacing w:before="0" w:beforeAutospacing="0" w:after="0" w:afterAutospacing="0"/>
        <w:contextualSpacing/>
        <w:rPr>
          <w:b/>
        </w:rPr>
      </w:pPr>
    </w:p>
    <w:p w14:paraId="5F5619A0" w14:textId="282ED82F" w:rsidR="00361CC0" w:rsidRDefault="006316EC" w:rsidP="001E5602">
      <w:pPr>
        <w:pStyle w:val="NormalWeb"/>
        <w:numPr>
          <w:ilvl w:val="2"/>
          <w:numId w:val="32"/>
        </w:numPr>
        <w:spacing w:before="0" w:beforeAutospacing="0" w:after="0" w:afterAutospacing="0"/>
        <w:ind w:left="0" w:firstLine="0"/>
        <w:contextualSpacing/>
      </w:pPr>
      <w:r w:rsidRPr="006D3CAD">
        <w:t xml:space="preserve">After determining the ideal muscle length, let the muscle rest at zero preload for 5 minutes </w:t>
      </w:r>
      <w:r w:rsidR="003647F4" w:rsidRPr="006D3CAD">
        <w:t>prior to</w:t>
      </w:r>
      <w:r w:rsidRPr="006D3CAD">
        <w:t xml:space="preserve"> starting the tetanic muscle contractions. </w:t>
      </w:r>
    </w:p>
    <w:p w14:paraId="282846BC" w14:textId="77777777" w:rsidR="00D90794" w:rsidRPr="006D3CAD" w:rsidRDefault="00D90794" w:rsidP="00D90794">
      <w:pPr>
        <w:pStyle w:val="NormalWeb"/>
        <w:spacing w:before="0" w:beforeAutospacing="0" w:after="0" w:afterAutospacing="0"/>
        <w:contextualSpacing/>
      </w:pPr>
    </w:p>
    <w:p w14:paraId="1318F649" w14:textId="708B949F" w:rsidR="006316EC" w:rsidRDefault="006316EC" w:rsidP="001E5602">
      <w:pPr>
        <w:pStyle w:val="NormalWeb"/>
        <w:numPr>
          <w:ilvl w:val="2"/>
          <w:numId w:val="32"/>
        </w:numPr>
        <w:spacing w:before="0" w:beforeAutospacing="0" w:after="0" w:afterAutospacing="0"/>
        <w:ind w:left="0" w:firstLine="0"/>
        <w:contextualSpacing/>
      </w:pPr>
      <w:r w:rsidRPr="006D3CAD">
        <w:t xml:space="preserve">Meanwhile, </w:t>
      </w:r>
      <w:r w:rsidR="00991A2C" w:rsidRPr="006D3CAD">
        <w:t xml:space="preserve">switch from </w:t>
      </w:r>
      <w:r w:rsidR="00991A2C" w:rsidRPr="00D90794">
        <w:rPr>
          <w:b/>
          <w:bCs/>
        </w:rPr>
        <w:t>Parameter test</w:t>
      </w:r>
      <w:r w:rsidR="00991A2C" w:rsidRPr="006D3CAD">
        <w:t xml:space="preserve"> to </w:t>
      </w:r>
      <w:r w:rsidR="00991A2C" w:rsidRPr="00D90794">
        <w:rPr>
          <w:b/>
          <w:bCs/>
        </w:rPr>
        <w:t>Frequency test</w:t>
      </w:r>
      <w:r w:rsidR="00991A2C" w:rsidRPr="006D3CAD">
        <w:t xml:space="preserve"> on the VI and </w:t>
      </w:r>
      <w:r w:rsidRPr="006D3CAD">
        <w:t xml:space="preserve">adjust the </w:t>
      </w:r>
      <w:r w:rsidR="00991A2C" w:rsidRPr="006D3CAD">
        <w:t>stimulus intensity to 10 V</w:t>
      </w:r>
      <w:r w:rsidRPr="006D3CAD">
        <w:t xml:space="preserve"> </w:t>
      </w:r>
      <w:r w:rsidR="00991A2C" w:rsidRPr="006D3CAD">
        <w:t>on</w:t>
      </w:r>
      <w:r w:rsidRPr="006D3CAD">
        <w:t xml:space="preserve"> the bipolar stimulator device</w:t>
      </w:r>
      <w:r w:rsidR="00991A2C" w:rsidRPr="006D3CAD">
        <w:t>.</w:t>
      </w:r>
    </w:p>
    <w:p w14:paraId="7DBCB42F" w14:textId="77777777" w:rsidR="00D90794" w:rsidRPr="006D3CAD" w:rsidRDefault="00D90794" w:rsidP="00D90794">
      <w:pPr>
        <w:pStyle w:val="NormalWeb"/>
        <w:spacing w:before="0" w:beforeAutospacing="0" w:after="0" w:afterAutospacing="0"/>
        <w:contextualSpacing/>
      </w:pPr>
    </w:p>
    <w:p w14:paraId="010D253F" w14:textId="36CC2CA6" w:rsidR="00991A2C" w:rsidRDefault="00991A2C" w:rsidP="001E5602">
      <w:pPr>
        <w:pStyle w:val="NormalWeb"/>
        <w:numPr>
          <w:ilvl w:val="2"/>
          <w:numId w:val="32"/>
        </w:numPr>
        <w:spacing w:before="0" w:beforeAutospacing="0" w:after="0" w:afterAutospacing="0"/>
        <w:ind w:left="0" w:firstLine="0"/>
        <w:contextualSpacing/>
      </w:pPr>
      <w:r w:rsidRPr="006D3CAD">
        <w:t>Keep</w:t>
      </w:r>
      <w:r w:rsidR="00A5299E" w:rsidRPr="006D3CAD">
        <w:t xml:space="preserve"> the</w:t>
      </w:r>
      <w:r w:rsidRPr="006D3CAD">
        <w:t xml:space="preserve"> delay and stimulus pulse duration at 2 ms and 0.4 ms, respectively. </w:t>
      </w:r>
    </w:p>
    <w:p w14:paraId="51D9BCF6" w14:textId="77777777" w:rsidR="00D90794" w:rsidRPr="006D3CAD" w:rsidRDefault="00D90794" w:rsidP="00D90794">
      <w:pPr>
        <w:pStyle w:val="NormalWeb"/>
        <w:spacing w:before="0" w:beforeAutospacing="0" w:after="0" w:afterAutospacing="0"/>
        <w:contextualSpacing/>
      </w:pPr>
    </w:p>
    <w:p w14:paraId="3288F411" w14:textId="4686E82A" w:rsidR="006316EC" w:rsidRDefault="00D90794" w:rsidP="001E5602">
      <w:pPr>
        <w:pStyle w:val="NormalWeb"/>
        <w:numPr>
          <w:ilvl w:val="2"/>
          <w:numId w:val="32"/>
        </w:numPr>
        <w:spacing w:before="0" w:beforeAutospacing="0" w:after="0" w:afterAutospacing="0"/>
        <w:ind w:left="0" w:firstLine="0"/>
        <w:contextualSpacing/>
      </w:pPr>
      <w:r>
        <w:t>Measure the</w:t>
      </w:r>
      <w:r w:rsidR="006316EC" w:rsidRPr="006D3CAD">
        <w:t xml:space="preserve"> isometric tetanic muscle force using </w:t>
      </w:r>
      <w:r w:rsidR="00991A2C" w:rsidRPr="006D3CAD">
        <w:t>increasing</w:t>
      </w:r>
      <w:r w:rsidR="006316EC" w:rsidRPr="006D3CAD">
        <w:t xml:space="preserve"> stimulus frequencies starting at 30 Hz with increments of 30 Hz</w:t>
      </w:r>
      <w:r w:rsidR="00991A2C" w:rsidRPr="006D3CAD">
        <w:t xml:space="preserve"> until the maximum force plateau is observed.</w:t>
      </w:r>
      <w:r w:rsidR="005F219A" w:rsidRPr="006D3CAD">
        <w:t xml:space="preserve"> </w:t>
      </w:r>
    </w:p>
    <w:p w14:paraId="0FCCA02E" w14:textId="77777777" w:rsidR="00D90794" w:rsidRPr="006D3CAD" w:rsidRDefault="00D90794" w:rsidP="00D90794">
      <w:pPr>
        <w:pStyle w:val="NormalWeb"/>
        <w:spacing w:before="0" w:beforeAutospacing="0" w:after="0" w:afterAutospacing="0"/>
        <w:contextualSpacing/>
      </w:pPr>
    </w:p>
    <w:p w14:paraId="21AF9181" w14:textId="41E2BCEB" w:rsidR="00991A2C" w:rsidRDefault="00991A2C" w:rsidP="001E5602">
      <w:pPr>
        <w:pStyle w:val="NormalWeb"/>
        <w:numPr>
          <w:ilvl w:val="2"/>
          <w:numId w:val="32"/>
        </w:numPr>
        <w:spacing w:before="0" w:beforeAutospacing="0" w:after="0" w:afterAutospacing="0"/>
        <w:ind w:left="0" w:firstLine="0"/>
        <w:contextualSpacing/>
      </w:pPr>
      <w:r w:rsidRPr="006D3CAD">
        <w:t xml:space="preserve">Click on </w:t>
      </w:r>
      <w:r w:rsidRPr="00D90794">
        <w:rPr>
          <w:b/>
          <w:bCs/>
        </w:rPr>
        <w:t>Trigger collection</w:t>
      </w:r>
      <w:r w:rsidRPr="006D3CAD">
        <w:t xml:space="preserve"> and set </w:t>
      </w:r>
      <w:r w:rsidR="00A5299E" w:rsidRPr="006D3CAD">
        <w:t xml:space="preserve">to </w:t>
      </w:r>
      <w:r w:rsidRPr="006D3CAD">
        <w:t xml:space="preserve">the predetermined optimal muscle length. </w:t>
      </w:r>
    </w:p>
    <w:p w14:paraId="4B0CF119" w14:textId="77777777" w:rsidR="00D90794" w:rsidRPr="006D3CAD" w:rsidRDefault="00D90794" w:rsidP="00D90794">
      <w:pPr>
        <w:pStyle w:val="NormalWeb"/>
        <w:spacing w:before="0" w:beforeAutospacing="0" w:after="0" w:afterAutospacing="0"/>
        <w:contextualSpacing/>
      </w:pPr>
    </w:p>
    <w:p w14:paraId="6940DEA9" w14:textId="7F028A13" w:rsidR="00991A2C" w:rsidRDefault="00991A2C" w:rsidP="001E5602">
      <w:pPr>
        <w:pStyle w:val="NormalWeb"/>
        <w:numPr>
          <w:ilvl w:val="2"/>
          <w:numId w:val="32"/>
        </w:numPr>
        <w:spacing w:before="0" w:beforeAutospacing="0" w:after="0" w:afterAutospacing="0"/>
        <w:ind w:left="0" w:firstLine="0"/>
        <w:contextualSpacing/>
      </w:pPr>
      <w:r w:rsidRPr="006D3CAD">
        <w:t xml:space="preserve">Press the </w:t>
      </w:r>
      <w:r w:rsidR="000F0526">
        <w:rPr>
          <w:b/>
          <w:bCs/>
        </w:rPr>
        <w:t>R</w:t>
      </w:r>
      <w:r w:rsidRPr="000F0526">
        <w:rPr>
          <w:b/>
          <w:bCs/>
        </w:rPr>
        <w:t>epeat</w:t>
      </w:r>
      <w:r w:rsidRPr="006D3CAD">
        <w:t xml:space="preserve"> button on the bipolar stimulator device to induce a tetanic </w:t>
      </w:r>
      <w:r w:rsidR="00B4452E" w:rsidRPr="006D3CAD">
        <w:t>stimulation for</w:t>
      </w:r>
      <w:r w:rsidR="0038656B" w:rsidRPr="006D3CAD">
        <w:t xml:space="preserve"> a maximum of</w:t>
      </w:r>
      <w:r w:rsidR="00B4452E" w:rsidRPr="006D3CAD">
        <w:t xml:space="preserve"> 5 seconds or until a force peak is clearly observed. </w:t>
      </w:r>
    </w:p>
    <w:p w14:paraId="7A2E6A67" w14:textId="77777777" w:rsidR="00D90794" w:rsidRPr="006D3CAD" w:rsidRDefault="00D90794" w:rsidP="00D90794">
      <w:pPr>
        <w:pStyle w:val="NormalWeb"/>
        <w:spacing w:before="0" w:beforeAutospacing="0" w:after="0" w:afterAutospacing="0"/>
        <w:contextualSpacing/>
      </w:pPr>
    </w:p>
    <w:p w14:paraId="7CAA2B88" w14:textId="60007991" w:rsidR="00D90794" w:rsidRDefault="00B231D1" w:rsidP="001E5602">
      <w:pPr>
        <w:pStyle w:val="NormalWeb"/>
        <w:spacing w:before="0" w:beforeAutospacing="0" w:after="0" w:afterAutospacing="0"/>
        <w:contextualSpacing/>
      </w:pPr>
      <w:r w:rsidRPr="006D3CAD">
        <w:t xml:space="preserve">NOTE: </w:t>
      </w:r>
      <w:r w:rsidR="003647F4" w:rsidRPr="006D3CAD">
        <w:t>Before stimulating the nerve, always remove any excess 0.9% NaCl surrounding the nerve using cotton tipped applicators to ensure the signal is not conducted to the surrounding tissue.</w:t>
      </w:r>
    </w:p>
    <w:p w14:paraId="0D44920F" w14:textId="77777777" w:rsidR="00D90794" w:rsidRPr="006D3CAD" w:rsidRDefault="00D90794" w:rsidP="001E5602">
      <w:pPr>
        <w:pStyle w:val="NormalWeb"/>
        <w:spacing w:before="0" w:beforeAutospacing="0" w:after="0" w:afterAutospacing="0"/>
        <w:contextualSpacing/>
      </w:pPr>
    </w:p>
    <w:p w14:paraId="585140C4" w14:textId="7BC5F25A" w:rsidR="007D06E3" w:rsidRDefault="00A5299E" w:rsidP="001E5602">
      <w:pPr>
        <w:pStyle w:val="NormalWeb"/>
        <w:numPr>
          <w:ilvl w:val="2"/>
          <w:numId w:val="32"/>
        </w:numPr>
        <w:spacing w:before="0" w:beforeAutospacing="0" w:after="0" w:afterAutospacing="0"/>
        <w:ind w:left="0" w:firstLine="0"/>
        <w:contextualSpacing/>
      </w:pPr>
      <w:r w:rsidRPr="006D3CAD">
        <w:t xml:space="preserve">To collect the data, press </w:t>
      </w:r>
      <w:r w:rsidRPr="00D90794">
        <w:rPr>
          <w:b/>
          <w:bCs/>
        </w:rPr>
        <w:t>Trigger collection</w:t>
      </w:r>
      <w:r w:rsidRPr="006D3CAD">
        <w:t xml:space="preserve"> again and document the maximum output force. </w:t>
      </w:r>
      <w:r w:rsidR="007D06E3" w:rsidRPr="006D3CAD">
        <w:t xml:space="preserve">In case the program does not automatically detect the peak maximum output force, press </w:t>
      </w:r>
      <w:r w:rsidR="008108CB" w:rsidRPr="00D90794">
        <w:rPr>
          <w:b/>
          <w:bCs/>
        </w:rPr>
        <w:t>Decline</w:t>
      </w:r>
      <w:r w:rsidR="007D06E3" w:rsidRPr="006D3CAD">
        <w:t xml:space="preserve"> and select the peak manually. </w:t>
      </w:r>
    </w:p>
    <w:p w14:paraId="52AAB569" w14:textId="77777777" w:rsidR="00D90794" w:rsidRPr="006D3CAD" w:rsidRDefault="00D90794" w:rsidP="00D90794">
      <w:pPr>
        <w:pStyle w:val="NormalWeb"/>
        <w:spacing w:before="0" w:beforeAutospacing="0" w:after="0" w:afterAutospacing="0"/>
        <w:contextualSpacing/>
      </w:pPr>
    </w:p>
    <w:p w14:paraId="382DF3AD" w14:textId="46A0DC4C" w:rsidR="001F5D3E" w:rsidRDefault="00A5299E" w:rsidP="001E5602">
      <w:pPr>
        <w:pStyle w:val="NormalWeb"/>
        <w:numPr>
          <w:ilvl w:val="2"/>
          <w:numId w:val="32"/>
        </w:numPr>
        <w:spacing w:before="0" w:beforeAutospacing="0" w:after="0" w:afterAutospacing="0"/>
        <w:ind w:left="0" w:firstLine="0"/>
        <w:contextualSpacing/>
      </w:pPr>
      <w:r w:rsidRPr="006D3CAD">
        <w:t xml:space="preserve">Let the muscle rest </w:t>
      </w:r>
      <w:r w:rsidR="007D06E3" w:rsidRPr="006D3CAD">
        <w:t xml:space="preserve">again </w:t>
      </w:r>
      <w:r w:rsidRPr="006D3CAD">
        <w:t xml:space="preserve">at zero preload for 5 minutes </w:t>
      </w:r>
      <w:r w:rsidR="003647F4" w:rsidRPr="006D3CAD">
        <w:t>prior to</w:t>
      </w:r>
      <w:r w:rsidRPr="006D3CAD">
        <w:t xml:space="preserve"> starting the next tetanic muscle contractions.</w:t>
      </w:r>
    </w:p>
    <w:p w14:paraId="24301D03" w14:textId="77777777" w:rsidR="00D90794" w:rsidRPr="006D3CAD" w:rsidRDefault="00D90794" w:rsidP="00D90794">
      <w:pPr>
        <w:pStyle w:val="NormalWeb"/>
        <w:spacing w:before="0" w:beforeAutospacing="0" w:after="0" w:afterAutospacing="0"/>
        <w:contextualSpacing/>
      </w:pPr>
    </w:p>
    <w:p w14:paraId="0C18DE67" w14:textId="530CB6CF" w:rsidR="00D90794" w:rsidRDefault="00A5299E" w:rsidP="001E5602">
      <w:pPr>
        <w:pStyle w:val="NormalWeb"/>
        <w:spacing w:before="0" w:beforeAutospacing="0" w:after="0" w:afterAutospacing="0"/>
        <w:contextualSpacing/>
      </w:pPr>
      <w:r w:rsidRPr="006D3CAD">
        <w:t xml:space="preserve">NOTE: </w:t>
      </w:r>
      <w:r w:rsidR="008108CB" w:rsidRPr="006D3CAD">
        <w:t>Regularly (</w:t>
      </w:r>
      <w:r w:rsidR="00361CC0" w:rsidRPr="006D3CAD">
        <w:t xml:space="preserve">approximately </w:t>
      </w:r>
      <w:r w:rsidR="008108CB" w:rsidRPr="006D3CAD">
        <w:t xml:space="preserve">every 5 min), moist the TA muscle with heated 0.9% NaCl (37 </w:t>
      </w:r>
      <w:r w:rsidR="008108CB" w:rsidRPr="006D3CAD">
        <w:lastRenderedPageBreak/>
        <w:t>°C) to prevent cooling and desiccation.</w:t>
      </w:r>
    </w:p>
    <w:p w14:paraId="29CDF4B9" w14:textId="77777777" w:rsidR="00D90794" w:rsidRPr="006D3CAD" w:rsidRDefault="00D90794" w:rsidP="001E5602">
      <w:pPr>
        <w:pStyle w:val="NormalWeb"/>
        <w:spacing w:before="0" w:beforeAutospacing="0" w:after="0" w:afterAutospacing="0"/>
        <w:contextualSpacing/>
      </w:pPr>
    </w:p>
    <w:p w14:paraId="36305D93" w14:textId="2CBC4D84" w:rsidR="00A5299E" w:rsidRDefault="00A5299E" w:rsidP="001E5602">
      <w:pPr>
        <w:pStyle w:val="NormalWeb"/>
        <w:numPr>
          <w:ilvl w:val="2"/>
          <w:numId w:val="32"/>
        </w:numPr>
        <w:spacing w:before="0" w:beforeAutospacing="0" w:after="0" w:afterAutospacing="0"/>
        <w:ind w:left="0" w:firstLine="0"/>
        <w:contextualSpacing/>
      </w:pPr>
      <w:r w:rsidRPr="006D3CAD">
        <w:t>Continue</w:t>
      </w:r>
      <w:r w:rsidR="00DA41CE" w:rsidRPr="006D3CAD">
        <w:t xml:space="preserve"> increasing the stimulus frequency</w:t>
      </w:r>
      <w:r w:rsidRPr="006D3CAD">
        <w:t xml:space="preserve"> until the maximum force plateau is reached. </w:t>
      </w:r>
      <w:r w:rsidR="00DA41CE" w:rsidRPr="006D3CAD">
        <w:t xml:space="preserve">The force plateau will be defined as the maximum isometric tetanic force. </w:t>
      </w:r>
    </w:p>
    <w:p w14:paraId="4EF68ECE" w14:textId="77777777" w:rsidR="00D90794" w:rsidRPr="006D3CAD" w:rsidRDefault="00D90794" w:rsidP="00D90794">
      <w:pPr>
        <w:pStyle w:val="NormalWeb"/>
        <w:spacing w:before="0" w:beforeAutospacing="0" w:after="0" w:afterAutospacing="0"/>
        <w:contextualSpacing/>
      </w:pPr>
    </w:p>
    <w:p w14:paraId="6E4CE316" w14:textId="4EF0D244" w:rsidR="00A5299E" w:rsidRPr="006D3CAD" w:rsidRDefault="00A5299E" w:rsidP="001E5602">
      <w:pPr>
        <w:pStyle w:val="NormalWeb"/>
        <w:spacing w:before="0" w:beforeAutospacing="0" w:after="0" w:afterAutospacing="0"/>
        <w:contextualSpacing/>
      </w:pPr>
      <w:r w:rsidRPr="006D3CAD">
        <w:t xml:space="preserve">NOTE: </w:t>
      </w:r>
      <w:r w:rsidR="0038656B" w:rsidRPr="006D3CAD">
        <w:t>After this step</w:t>
      </w:r>
      <w:r w:rsidRPr="006D3CAD">
        <w:t xml:space="preserve">, </w:t>
      </w:r>
      <w:r w:rsidR="003647F4" w:rsidRPr="006D3CAD">
        <w:t>remove the K-wires, staple or suture the skin and repeat the</w:t>
      </w:r>
      <w:r w:rsidRPr="006D3CAD">
        <w:t xml:space="preserve"> entire procedure </w:t>
      </w:r>
      <w:r w:rsidR="003647F4" w:rsidRPr="006D3CAD">
        <w:t>to</w:t>
      </w:r>
      <w:r w:rsidRPr="006D3CAD">
        <w:t xml:space="preserve"> the contralateral hind limb</w:t>
      </w:r>
      <w:r w:rsidR="0038656B" w:rsidRPr="006D3CAD">
        <w:t xml:space="preserve">, </w:t>
      </w:r>
      <w:r w:rsidRPr="006D3CAD">
        <w:t xml:space="preserve">starting at </w:t>
      </w:r>
      <w:r w:rsidR="007D06E3" w:rsidRPr="006D3CAD">
        <w:t>step 4</w:t>
      </w:r>
      <w:r w:rsidR="0038656B" w:rsidRPr="006D3CAD">
        <w:t xml:space="preserve">. </w:t>
      </w:r>
    </w:p>
    <w:p w14:paraId="766D599B" w14:textId="05B7D6C2" w:rsidR="005B4603" w:rsidRPr="006D3CAD" w:rsidRDefault="005B4603" w:rsidP="001E5602">
      <w:pPr>
        <w:pStyle w:val="NormalWeb"/>
        <w:spacing w:before="0" w:beforeAutospacing="0" w:after="0" w:afterAutospacing="0"/>
        <w:contextualSpacing/>
        <w:rPr>
          <w:b/>
        </w:rPr>
      </w:pPr>
    </w:p>
    <w:p w14:paraId="474043AD" w14:textId="7F8EAEFD" w:rsidR="000933EF" w:rsidRPr="006D3CAD" w:rsidRDefault="006305D7" w:rsidP="001E5602">
      <w:pPr>
        <w:pStyle w:val="NormalWeb"/>
        <w:spacing w:before="0" w:beforeAutospacing="0" w:after="0" w:afterAutospacing="0"/>
        <w:contextualSpacing/>
        <w:rPr>
          <w:b/>
        </w:rPr>
      </w:pPr>
      <w:r w:rsidRPr="006D3CAD">
        <w:rPr>
          <w:b/>
        </w:rPr>
        <w:t>REPRESENTATIVE RESULTS</w:t>
      </w:r>
      <w:r w:rsidR="00EF1462" w:rsidRPr="006D3CAD">
        <w:rPr>
          <w:b/>
        </w:rPr>
        <w:t xml:space="preserve">: </w:t>
      </w:r>
    </w:p>
    <w:p w14:paraId="4B960407" w14:textId="75E20BD7" w:rsidR="00430149" w:rsidRPr="006D3CAD" w:rsidRDefault="00F12C77" w:rsidP="001E5602">
      <w:pPr>
        <w:contextualSpacing/>
        <w:rPr>
          <w:color w:val="000000" w:themeColor="text1"/>
        </w:rPr>
      </w:pPr>
      <w:r w:rsidRPr="006D3CAD">
        <w:rPr>
          <w:color w:val="000000" w:themeColor="text1"/>
        </w:rPr>
        <w:t>Five</w:t>
      </w:r>
      <w:r w:rsidR="00273A92" w:rsidRPr="006D3CAD">
        <w:rPr>
          <w:color w:val="000000" w:themeColor="text1"/>
        </w:rPr>
        <w:t xml:space="preserve"> parameters are used to measure the </w:t>
      </w:r>
      <w:r w:rsidR="000933EF" w:rsidRPr="006D3CAD">
        <w:rPr>
          <w:color w:val="000000" w:themeColor="text1"/>
        </w:rPr>
        <w:t xml:space="preserve">ITF measurement. These </w:t>
      </w:r>
      <w:r w:rsidR="00273A92" w:rsidRPr="006D3CAD">
        <w:rPr>
          <w:color w:val="000000" w:themeColor="text1"/>
        </w:rPr>
        <w:t xml:space="preserve">include muscle </w:t>
      </w:r>
      <w:r w:rsidRPr="006D3CAD">
        <w:rPr>
          <w:color w:val="000000" w:themeColor="text1"/>
        </w:rPr>
        <w:t>tension</w:t>
      </w:r>
      <w:r w:rsidR="00273A92" w:rsidRPr="006D3CAD">
        <w:rPr>
          <w:color w:val="000000" w:themeColor="text1"/>
        </w:rPr>
        <w:t xml:space="preserve"> (preload force), stimulus intensity (voltage), stimulus pulse frequency</w:t>
      </w:r>
      <w:r w:rsidRPr="006D3CAD">
        <w:rPr>
          <w:color w:val="000000" w:themeColor="text1"/>
        </w:rPr>
        <w:t>, stimulus duration of 0.4 ms and a delay of 2 ms.</w:t>
      </w:r>
      <w:r w:rsidR="00273A92" w:rsidRPr="006D3CAD">
        <w:rPr>
          <w:color w:val="000000" w:themeColor="text1"/>
        </w:rPr>
        <w:t xml:space="preserve"> </w:t>
      </w:r>
      <w:r w:rsidR="000933EF" w:rsidRPr="006D3CAD">
        <w:rPr>
          <w:color w:val="000000" w:themeColor="text1"/>
        </w:rPr>
        <w:t>Prior to</w:t>
      </w:r>
      <w:r w:rsidRPr="006D3CAD">
        <w:rPr>
          <w:color w:val="000000" w:themeColor="text1"/>
        </w:rPr>
        <w:t xml:space="preserve"> measuring the ITF, the optimal muscle tension has to be determined using two single twitch muscle contraction</w:t>
      </w:r>
      <w:r w:rsidR="008914B8" w:rsidRPr="006D3CAD">
        <w:rPr>
          <w:color w:val="000000" w:themeColor="text1"/>
        </w:rPr>
        <w:t>s</w:t>
      </w:r>
      <w:r w:rsidRPr="006D3CAD">
        <w:rPr>
          <w:color w:val="000000" w:themeColor="text1"/>
        </w:rPr>
        <w:t xml:space="preserve"> at an intensity of 2 V during the parameter test. These stimuli cause dorsiflexion of the paw and produce an output signal </w:t>
      </w:r>
      <w:r w:rsidR="008914B8" w:rsidRPr="006D3CAD">
        <w:rPr>
          <w:color w:val="000000" w:themeColor="text1"/>
        </w:rPr>
        <w:t>on the graph in the VI</w:t>
      </w:r>
      <w:r w:rsidR="000933EF" w:rsidRPr="006D3CAD">
        <w:rPr>
          <w:color w:val="000000" w:themeColor="text1"/>
        </w:rPr>
        <w:t xml:space="preserve"> (</w:t>
      </w:r>
      <w:r w:rsidR="000933EF" w:rsidRPr="006D3CAD">
        <w:rPr>
          <w:b/>
          <w:color w:val="000000" w:themeColor="text1"/>
        </w:rPr>
        <w:t xml:space="preserve">Figure </w:t>
      </w:r>
      <w:r w:rsidR="004A22E7" w:rsidRPr="006D3CAD">
        <w:rPr>
          <w:b/>
          <w:color w:val="000000" w:themeColor="text1"/>
        </w:rPr>
        <w:t>5</w:t>
      </w:r>
      <w:r w:rsidR="000933EF" w:rsidRPr="006D3CAD">
        <w:rPr>
          <w:color w:val="000000" w:themeColor="text1"/>
        </w:rPr>
        <w:t>)</w:t>
      </w:r>
      <w:r w:rsidR="008914B8" w:rsidRPr="006D3CAD">
        <w:rPr>
          <w:color w:val="000000" w:themeColor="text1"/>
        </w:rPr>
        <w:t>. These single twitch curves ideally have a rapid vertical upswing representing the contraction period directly followed by a slower vertical decrease period demonstrating the relaxation period. The program will average these two peak output forces, but the active force has to be manually calculated by subtracting the preload force from the mean output force.</w:t>
      </w:r>
      <w:r w:rsidR="00430149" w:rsidRPr="006D3CAD">
        <w:rPr>
          <w:color w:val="000000" w:themeColor="text1"/>
        </w:rPr>
        <w:t xml:space="preserve"> </w:t>
      </w:r>
      <w:r w:rsidR="00983C91" w:rsidRPr="006D3CAD">
        <w:rPr>
          <w:color w:val="000000" w:themeColor="text1"/>
        </w:rPr>
        <w:t xml:space="preserve">In the example in </w:t>
      </w:r>
      <w:r w:rsidR="00983C91" w:rsidRPr="006D3CAD">
        <w:rPr>
          <w:b/>
          <w:color w:val="000000" w:themeColor="text1"/>
        </w:rPr>
        <w:t>Figure 5</w:t>
      </w:r>
      <w:r w:rsidR="00983C91" w:rsidRPr="006D3CAD">
        <w:rPr>
          <w:color w:val="000000" w:themeColor="text1"/>
        </w:rPr>
        <w:t xml:space="preserve">, a preload of 10 g results in two peak output forces of 411.09 g (4.03 N) and 379.78 g (3.73 N), which is averaged to a mean peak output force of 395.43 g (3.88 N). </w:t>
      </w:r>
      <w:r w:rsidR="00430149" w:rsidRPr="006D3CAD">
        <w:rPr>
          <w:color w:val="000000" w:themeColor="text1"/>
        </w:rPr>
        <w:t xml:space="preserve">When </w:t>
      </w:r>
      <w:r w:rsidR="00F516A9" w:rsidRPr="006D3CAD">
        <w:rPr>
          <w:color w:val="000000" w:themeColor="text1"/>
        </w:rPr>
        <w:t>the</w:t>
      </w:r>
      <w:r w:rsidR="00430149" w:rsidRPr="006D3CAD">
        <w:rPr>
          <w:color w:val="000000" w:themeColor="text1"/>
        </w:rPr>
        <w:t xml:space="preserve"> active forces </w:t>
      </w:r>
      <w:r w:rsidR="00F516A9" w:rsidRPr="006D3CAD">
        <w:rPr>
          <w:color w:val="000000" w:themeColor="text1"/>
        </w:rPr>
        <w:t xml:space="preserve">of each preload </w:t>
      </w:r>
      <w:r w:rsidR="00430149" w:rsidRPr="006D3CAD">
        <w:rPr>
          <w:color w:val="000000" w:themeColor="text1"/>
        </w:rPr>
        <w:t xml:space="preserve">are plot in a graph, the maximum active force can be identified. </w:t>
      </w:r>
      <w:r w:rsidR="000933EF" w:rsidRPr="006D3CAD">
        <w:rPr>
          <w:color w:val="000000" w:themeColor="text1"/>
        </w:rPr>
        <w:t>These</w:t>
      </w:r>
      <w:r w:rsidR="00430149" w:rsidRPr="006D3CAD">
        <w:rPr>
          <w:color w:val="000000" w:themeColor="text1"/>
        </w:rPr>
        <w:t xml:space="preserve"> active forces usually produce a bell-shaped curve and the maximum active force for Lewis rats weighing 300-500 g should be around 30-40 g</w:t>
      </w:r>
      <w:r w:rsidR="00F04146" w:rsidRPr="006D3CAD">
        <w:rPr>
          <w:color w:val="000000" w:themeColor="text1"/>
        </w:rPr>
        <w:t xml:space="preserve"> (0.29-0.39 N)</w:t>
      </w:r>
      <w:r w:rsidR="00430149" w:rsidRPr="006D3CAD">
        <w:rPr>
          <w:color w:val="000000" w:themeColor="text1"/>
        </w:rPr>
        <w:t xml:space="preserve"> (</w:t>
      </w:r>
      <w:r w:rsidR="000933EF" w:rsidRPr="006D3CAD">
        <w:rPr>
          <w:b/>
          <w:color w:val="000000" w:themeColor="text1"/>
        </w:rPr>
        <w:t xml:space="preserve">Figure </w:t>
      </w:r>
      <w:r w:rsidR="004A22E7" w:rsidRPr="006D3CAD">
        <w:rPr>
          <w:b/>
          <w:color w:val="000000" w:themeColor="text1"/>
        </w:rPr>
        <w:t>6</w:t>
      </w:r>
      <w:r w:rsidR="00430149" w:rsidRPr="006D3CAD">
        <w:rPr>
          <w:color w:val="000000" w:themeColor="text1"/>
        </w:rPr>
        <w:t xml:space="preserve">). </w:t>
      </w:r>
    </w:p>
    <w:p w14:paraId="7AD4FA4F" w14:textId="77777777" w:rsidR="00430149" w:rsidRPr="006D3CAD" w:rsidRDefault="00430149" w:rsidP="001E5602">
      <w:pPr>
        <w:contextualSpacing/>
        <w:rPr>
          <w:color w:val="000000" w:themeColor="text1"/>
        </w:rPr>
      </w:pPr>
    </w:p>
    <w:p w14:paraId="59065A29" w14:textId="393332B0" w:rsidR="008D1AAA" w:rsidRPr="006D3CAD" w:rsidRDefault="00430149" w:rsidP="001E5602">
      <w:pPr>
        <w:contextualSpacing/>
        <w:rPr>
          <w:color w:val="000000" w:themeColor="text1"/>
        </w:rPr>
      </w:pPr>
      <w:r w:rsidRPr="006D3CAD">
        <w:rPr>
          <w:color w:val="000000" w:themeColor="text1"/>
        </w:rPr>
        <w:t>For the tetanic stimulations during the frequency test, the stimulus intensity is increased to a supra-maximal voltage (10 V) to ensure maximal activation of all TA muscle motor units</w:t>
      </w:r>
      <w:r w:rsidR="00D31F37" w:rsidRPr="006D3CAD">
        <w:rPr>
          <w:color w:val="000000" w:themeColor="text1"/>
        </w:rPr>
        <w:t xml:space="preserve"> using increasing frequencies. The optimal tetanic curve increases and decreases sharply and has a </w:t>
      </w:r>
      <w:r w:rsidR="000933EF" w:rsidRPr="006D3CAD">
        <w:rPr>
          <w:color w:val="000000" w:themeColor="text1"/>
        </w:rPr>
        <w:t>slowly decreasing</w:t>
      </w:r>
      <w:r w:rsidR="00D31F37" w:rsidRPr="006D3CAD">
        <w:rPr>
          <w:color w:val="000000" w:themeColor="text1"/>
        </w:rPr>
        <w:t xml:space="preserve"> plateau phase with minimal oscillations</w:t>
      </w:r>
      <w:r w:rsidR="00983C91" w:rsidRPr="006D3CAD">
        <w:rPr>
          <w:color w:val="000000" w:themeColor="text1"/>
        </w:rPr>
        <w:t>.</w:t>
      </w:r>
      <w:r w:rsidR="001E5602" w:rsidRPr="006D3CAD">
        <w:rPr>
          <w:color w:val="000000" w:themeColor="text1"/>
        </w:rPr>
        <w:t xml:space="preserve"> </w:t>
      </w:r>
      <w:r w:rsidR="000933EF" w:rsidRPr="006D3CAD">
        <w:rPr>
          <w:b/>
          <w:color w:val="000000" w:themeColor="text1"/>
        </w:rPr>
        <w:t xml:space="preserve">Figure </w:t>
      </w:r>
      <w:r w:rsidR="004A22E7" w:rsidRPr="006D3CAD">
        <w:rPr>
          <w:b/>
          <w:color w:val="000000" w:themeColor="text1"/>
        </w:rPr>
        <w:t>7</w:t>
      </w:r>
      <w:r w:rsidR="00983C91" w:rsidRPr="006D3CAD">
        <w:rPr>
          <w:color w:val="000000" w:themeColor="text1"/>
        </w:rPr>
        <w:t xml:space="preserve"> </w:t>
      </w:r>
      <w:bookmarkStart w:id="0" w:name="OLE_LINK1"/>
      <w:r w:rsidR="00983C91" w:rsidRPr="006D3CAD">
        <w:rPr>
          <w:color w:val="000000" w:themeColor="text1"/>
        </w:rPr>
        <w:t xml:space="preserve">depicts an example of a tetanic curve at a stimulus frequency of 30 Hz with an isometric tetanic force of 803.25 g (7.88 N). </w:t>
      </w:r>
      <w:r w:rsidR="00D31F37" w:rsidRPr="006D3CAD">
        <w:rPr>
          <w:color w:val="000000" w:themeColor="text1"/>
        </w:rPr>
        <w:t xml:space="preserve">The highest force plateau is defined as the maximum </w:t>
      </w:r>
      <w:r w:rsidR="000933EF" w:rsidRPr="006D3CAD">
        <w:rPr>
          <w:color w:val="000000" w:themeColor="text1"/>
        </w:rPr>
        <w:t>ITF</w:t>
      </w:r>
      <w:r w:rsidR="00D31F37" w:rsidRPr="006D3CAD">
        <w:rPr>
          <w:color w:val="000000" w:themeColor="text1"/>
        </w:rPr>
        <w:t xml:space="preserve">. </w:t>
      </w:r>
      <w:bookmarkEnd w:id="0"/>
    </w:p>
    <w:p w14:paraId="66863C9E" w14:textId="77777777" w:rsidR="00A23B13" w:rsidRPr="006D3CAD" w:rsidRDefault="00A23B13" w:rsidP="001E5602">
      <w:pPr>
        <w:pStyle w:val="ListParagraph"/>
        <w:ind w:left="0"/>
        <w:rPr>
          <w:color w:val="000000" w:themeColor="text1"/>
        </w:rPr>
      </w:pPr>
    </w:p>
    <w:p w14:paraId="3F11BF5E" w14:textId="626BA962" w:rsidR="00A5293B" w:rsidRPr="006D3CAD" w:rsidRDefault="00B32616" w:rsidP="001E5602">
      <w:pPr>
        <w:contextualSpacing/>
        <w:rPr>
          <w:bCs/>
          <w:color w:val="808080"/>
        </w:rPr>
      </w:pPr>
      <w:r w:rsidRPr="006D3CAD">
        <w:rPr>
          <w:b/>
        </w:rPr>
        <w:t>FIGURE LEGENDS:</w:t>
      </w:r>
      <w:r w:rsidRPr="006D3CAD">
        <w:rPr>
          <w:color w:val="808080"/>
        </w:rPr>
        <w:t xml:space="preserve"> </w:t>
      </w:r>
    </w:p>
    <w:p w14:paraId="1A0CE44D" w14:textId="25587BAD" w:rsidR="00231D0F" w:rsidRPr="006D3CAD" w:rsidRDefault="004B7F48" w:rsidP="001E5602">
      <w:pPr>
        <w:contextualSpacing/>
        <w:rPr>
          <w:b/>
          <w:color w:val="000000" w:themeColor="text1"/>
        </w:rPr>
      </w:pPr>
      <w:r w:rsidRPr="006D3CAD">
        <w:rPr>
          <w:b/>
          <w:color w:val="000000" w:themeColor="text1"/>
        </w:rPr>
        <w:t xml:space="preserve">Figure </w:t>
      </w:r>
      <w:r w:rsidR="00A5293B" w:rsidRPr="006D3CAD">
        <w:rPr>
          <w:b/>
          <w:color w:val="000000" w:themeColor="text1"/>
        </w:rPr>
        <w:t>1</w:t>
      </w:r>
      <w:r w:rsidRPr="006D3CAD">
        <w:rPr>
          <w:b/>
          <w:color w:val="000000" w:themeColor="text1"/>
        </w:rPr>
        <w:t>:</w:t>
      </w:r>
      <w:r w:rsidR="00A5293B" w:rsidRPr="006D3CAD">
        <w:rPr>
          <w:b/>
          <w:color w:val="000000" w:themeColor="text1"/>
        </w:rPr>
        <w:t xml:space="preserve"> </w:t>
      </w:r>
      <w:r w:rsidR="00231D0F" w:rsidRPr="006D3CAD">
        <w:rPr>
          <w:b/>
          <w:color w:val="000000" w:themeColor="text1"/>
        </w:rPr>
        <w:t xml:space="preserve">Image of customized clamp fashioned from a surgical hemostat and modified with a tightening screw </w:t>
      </w:r>
      <w:r w:rsidR="00231D0F" w:rsidRPr="006D3CAD">
        <w:rPr>
          <w:b/>
        </w:rPr>
        <w:t>that allows for adjustment of the tension.</w:t>
      </w:r>
    </w:p>
    <w:p w14:paraId="508EAEFA" w14:textId="77777777" w:rsidR="004A22E7" w:rsidRPr="006D3CAD" w:rsidRDefault="004A22E7" w:rsidP="001E5602">
      <w:pPr>
        <w:contextualSpacing/>
        <w:rPr>
          <w:b/>
          <w:color w:val="000000" w:themeColor="text1"/>
        </w:rPr>
      </w:pPr>
    </w:p>
    <w:p w14:paraId="39743E80" w14:textId="159B5572" w:rsidR="00A5293B" w:rsidRPr="006D3CAD" w:rsidRDefault="004A22E7" w:rsidP="001E5602">
      <w:pPr>
        <w:contextualSpacing/>
        <w:rPr>
          <w:b/>
        </w:rPr>
      </w:pPr>
      <w:r w:rsidRPr="006D3CAD">
        <w:rPr>
          <w:b/>
          <w:color w:val="000000" w:themeColor="text1"/>
        </w:rPr>
        <w:t xml:space="preserve">Figure 2: </w:t>
      </w:r>
      <w:r w:rsidR="00A5293B" w:rsidRPr="006D3CAD">
        <w:rPr>
          <w:b/>
          <w:color w:val="000000" w:themeColor="text1"/>
        </w:rPr>
        <w:t xml:space="preserve">Graphical code for </w:t>
      </w:r>
      <w:r w:rsidR="00A94F78" w:rsidRPr="006D3CAD">
        <w:rPr>
          <w:b/>
          <w:color w:val="000000" w:themeColor="text1"/>
        </w:rPr>
        <w:t>v</w:t>
      </w:r>
      <w:r w:rsidR="00A5293B" w:rsidRPr="006D3CAD">
        <w:rPr>
          <w:b/>
        </w:rPr>
        <w:t xml:space="preserve">irtual instrument for </w:t>
      </w:r>
      <w:r w:rsidR="008D1AAA" w:rsidRPr="006D3CAD">
        <w:rPr>
          <w:b/>
        </w:rPr>
        <w:t xml:space="preserve">isometric tetanic force </w:t>
      </w:r>
      <w:r w:rsidR="00A5293B" w:rsidRPr="006D3CAD">
        <w:rPr>
          <w:b/>
        </w:rPr>
        <w:t xml:space="preserve">measurement on </w:t>
      </w:r>
      <w:r w:rsidR="005A19E3" w:rsidRPr="006D3CAD">
        <w:rPr>
          <w:b/>
        </w:rPr>
        <w:t>LabVIEW</w:t>
      </w:r>
      <w:r w:rsidR="00A5293B" w:rsidRPr="006D3CAD">
        <w:rPr>
          <w:b/>
        </w:rPr>
        <w:t>.</w:t>
      </w:r>
    </w:p>
    <w:p w14:paraId="708CA1DC" w14:textId="77777777" w:rsidR="00A5293B" w:rsidRPr="006D3CAD" w:rsidRDefault="00A5293B" w:rsidP="001E5602">
      <w:pPr>
        <w:contextualSpacing/>
        <w:rPr>
          <w:color w:val="000000" w:themeColor="text1"/>
        </w:rPr>
      </w:pPr>
    </w:p>
    <w:p w14:paraId="27107918" w14:textId="1D4E8A24" w:rsidR="004B7F48" w:rsidRPr="006D3CAD" w:rsidRDefault="004A22E7" w:rsidP="001E5602">
      <w:pPr>
        <w:contextualSpacing/>
        <w:rPr>
          <w:color w:val="000000" w:themeColor="text1"/>
        </w:rPr>
      </w:pPr>
      <w:r w:rsidRPr="006D3CAD">
        <w:rPr>
          <w:b/>
          <w:color w:val="000000" w:themeColor="text1"/>
        </w:rPr>
        <w:t>Figure 3</w:t>
      </w:r>
      <w:r w:rsidR="00A5293B" w:rsidRPr="006D3CAD">
        <w:rPr>
          <w:b/>
          <w:color w:val="000000" w:themeColor="text1"/>
        </w:rPr>
        <w:t xml:space="preserve">: </w:t>
      </w:r>
      <w:r w:rsidR="00610EB0" w:rsidRPr="006D3CAD">
        <w:rPr>
          <w:b/>
          <w:color w:val="000000" w:themeColor="text1"/>
        </w:rPr>
        <w:t>Calibration of the force transducer.</w:t>
      </w:r>
      <w:r w:rsidR="00610EB0" w:rsidRPr="006D3CAD">
        <w:rPr>
          <w:color w:val="000000" w:themeColor="text1"/>
        </w:rPr>
        <w:t xml:space="preserve"> Successful calibration of the force transducer with five weights (</w:t>
      </w:r>
      <w:r w:rsidR="008D1AAA" w:rsidRPr="006D3CAD">
        <w:rPr>
          <w:color w:val="000000" w:themeColor="text1"/>
        </w:rPr>
        <w:t xml:space="preserve">0, </w:t>
      </w:r>
      <w:r w:rsidR="00610EB0" w:rsidRPr="006D3CAD">
        <w:rPr>
          <w:color w:val="000000" w:themeColor="text1"/>
        </w:rPr>
        <w:t>10, 20, 30 and 50 g) should result in a p</w:t>
      </w:r>
      <w:r w:rsidR="00A5293B" w:rsidRPr="006D3CAD">
        <w:rPr>
          <w:color w:val="000000" w:themeColor="text1"/>
        </w:rPr>
        <w:t xml:space="preserve">ositive linear curve. </w:t>
      </w:r>
    </w:p>
    <w:p w14:paraId="4C246C49" w14:textId="77777777" w:rsidR="00A5293B" w:rsidRPr="006D3CAD" w:rsidRDefault="00A5293B" w:rsidP="001E5602">
      <w:pPr>
        <w:contextualSpacing/>
        <w:rPr>
          <w:color w:val="000000" w:themeColor="text1"/>
        </w:rPr>
      </w:pPr>
    </w:p>
    <w:p w14:paraId="01794D4F" w14:textId="51ACA69C" w:rsidR="001F20F0" w:rsidRPr="006D3CAD" w:rsidRDefault="004A22E7" w:rsidP="001E5602">
      <w:pPr>
        <w:contextualSpacing/>
        <w:rPr>
          <w:b/>
          <w:color w:val="000000" w:themeColor="text1"/>
        </w:rPr>
      </w:pPr>
      <w:r w:rsidRPr="006D3CAD">
        <w:rPr>
          <w:b/>
          <w:color w:val="000000" w:themeColor="text1"/>
        </w:rPr>
        <w:t>Figure 4</w:t>
      </w:r>
      <w:r w:rsidR="004B7F48" w:rsidRPr="006D3CAD">
        <w:rPr>
          <w:b/>
          <w:color w:val="000000" w:themeColor="text1"/>
        </w:rPr>
        <w:t>: Schematic overview of experimental setup</w:t>
      </w:r>
      <w:r w:rsidR="00A5293B" w:rsidRPr="006D3CAD">
        <w:rPr>
          <w:b/>
          <w:color w:val="000000" w:themeColor="text1"/>
        </w:rPr>
        <w:t xml:space="preserve"> for</w:t>
      </w:r>
      <w:r w:rsidR="004B7F48" w:rsidRPr="006D3CAD">
        <w:rPr>
          <w:b/>
          <w:color w:val="000000" w:themeColor="text1"/>
        </w:rPr>
        <w:t xml:space="preserve"> </w:t>
      </w:r>
      <w:r w:rsidR="00A94F78" w:rsidRPr="006D3CAD">
        <w:rPr>
          <w:b/>
          <w:color w:val="000000" w:themeColor="text1"/>
        </w:rPr>
        <w:t>isometric tetanic force</w:t>
      </w:r>
      <w:r w:rsidR="001F20F0" w:rsidRPr="006D3CAD">
        <w:rPr>
          <w:b/>
          <w:color w:val="000000" w:themeColor="text1"/>
        </w:rPr>
        <w:t xml:space="preserve"> measurement. </w:t>
      </w:r>
      <w:r w:rsidR="001F20F0" w:rsidRPr="006D3CAD">
        <w:rPr>
          <w:color w:val="000000" w:themeColor="text1"/>
        </w:rPr>
        <w:t xml:space="preserve">(Copyrighted and used with permission of the Mayo Foundation for Medical Education and </w:t>
      </w:r>
      <w:r w:rsidR="001F20F0" w:rsidRPr="006D3CAD">
        <w:rPr>
          <w:color w:val="000000" w:themeColor="text1"/>
        </w:rPr>
        <w:lastRenderedPageBreak/>
        <w:t xml:space="preserve">Research; all rights reserved. Reprinted from: </w:t>
      </w:r>
      <w:r w:rsidR="001F20F0" w:rsidRPr="006D3CAD">
        <w:t>Shin, R. H.</w:t>
      </w:r>
      <w:r w:rsidR="001F20F0" w:rsidRPr="006D3CAD">
        <w:rPr>
          <w:i/>
        </w:rPr>
        <w:t xml:space="preserve"> </w:t>
      </w:r>
      <w:r w:rsidR="000F0526" w:rsidRPr="000F0526">
        <w:t>et al.</w:t>
      </w:r>
      <w:r w:rsidR="001F20F0" w:rsidRPr="006D3CAD">
        <w:t xml:space="preserve"> Isometric tetanic force measurement method of the tibialis anterior in the rat. </w:t>
      </w:r>
      <w:r w:rsidR="001F20F0" w:rsidRPr="006D3CAD">
        <w:rPr>
          <w:i/>
        </w:rPr>
        <w:t>Microsurgery.</w:t>
      </w:r>
      <w:r w:rsidR="001F20F0" w:rsidRPr="006D3CAD">
        <w:t xml:space="preserve"> 28 (6), 452-457 (2008)</w:t>
      </w:r>
      <w:r w:rsidR="00F516A9" w:rsidRPr="006D3CAD">
        <w:t>)</w:t>
      </w:r>
      <w:r w:rsidR="001F20F0" w:rsidRPr="006D3CAD">
        <w:t>.</w:t>
      </w:r>
    </w:p>
    <w:p w14:paraId="68E379CC" w14:textId="4AE8FE66" w:rsidR="004B7F48" w:rsidRPr="006D3CAD" w:rsidRDefault="001E5602" w:rsidP="001E5602">
      <w:pPr>
        <w:contextualSpacing/>
        <w:rPr>
          <w:color w:val="000000" w:themeColor="text1"/>
        </w:rPr>
      </w:pPr>
      <w:r w:rsidRPr="006D3CAD">
        <w:rPr>
          <w:color w:val="000000" w:themeColor="text1"/>
        </w:rPr>
        <w:t xml:space="preserve"> </w:t>
      </w:r>
    </w:p>
    <w:p w14:paraId="3B26BAE7" w14:textId="03DA6D2A" w:rsidR="004B7F48" w:rsidRPr="006D3CAD" w:rsidRDefault="004B7F48" w:rsidP="001E5602">
      <w:pPr>
        <w:contextualSpacing/>
        <w:rPr>
          <w:color w:val="000000" w:themeColor="text1"/>
        </w:rPr>
      </w:pPr>
      <w:r w:rsidRPr="006D3CAD">
        <w:rPr>
          <w:b/>
          <w:color w:val="000000" w:themeColor="text1"/>
        </w:rPr>
        <w:t xml:space="preserve">Figure </w:t>
      </w:r>
      <w:r w:rsidR="004A22E7" w:rsidRPr="006D3CAD">
        <w:rPr>
          <w:b/>
          <w:color w:val="000000" w:themeColor="text1"/>
        </w:rPr>
        <w:t>5</w:t>
      </w:r>
      <w:r w:rsidRPr="006D3CAD">
        <w:rPr>
          <w:b/>
          <w:color w:val="000000" w:themeColor="text1"/>
        </w:rPr>
        <w:t xml:space="preserve">: </w:t>
      </w:r>
      <w:r w:rsidR="00610EB0" w:rsidRPr="006D3CAD">
        <w:rPr>
          <w:b/>
          <w:color w:val="000000" w:themeColor="text1"/>
        </w:rPr>
        <w:t>Representative s</w:t>
      </w:r>
      <w:r w:rsidR="00A5293B" w:rsidRPr="006D3CAD">
        <w:rPr>
          <w:b/>
          <w:color w:val="000000" w:themeColor="text1"/>
        </w:rPr>
        <w:t>ingle twitch</w:t>
      </w:r>
      <w:r w:rsidRPr="006D3CAD">
        <w:rPr>
          <w:b/>
          <w:color w:val="000000" w:themeColor="text1"/>
        </w:rPr>
        <w:t xml:space="preserve"> </w:t>
      </w:r>
      <w:r w:rsidR="00610EB0" w:rsidRPr="006D3CAD">
        <w:rPr>
          <w:b/>
          <w:color w:val="000000" w:themeColor="text1"/>
        </w:rPr>
        <w:t xml:space="preserve">curves for optimization of muscle length. </w:t>
      </w:r>
      <w:r w:rsidR="00610EB0" w:rsidRPr="006D3CAD">
        <w:rPr>
          <w:color w:val="000000" w:themeColor="text1"/>
        </w:rPr>
        <w:t xml:space="preserve">For </w:t>
      </w:r>
      <w:r w:rsidR="002C4D6E" w:rsidRPr="006D3CAD">
        <w:rPr>
          <w:color w:val="000000" w:themeColor="text1"/>
        </w:rPr>
        <w:t>each preload measurement,</w:t>
      </w:r>
      <w:r w:rsidR="00610EB0" w:rsidRPr="006D3CAD">
        <w:rPr>
          <w:color w:val="000000" w:themeColor="text1"/>
        </w:rPr>
        <w:t xml:space="preserve"> two single twitches </w:t>
      </w:r>
      <w:r w:rsidR="002C4D6E" w:rsidRPr="006D3CAD">
        <w:rPr>
          <w:color w:val="000000" w:themeColor="text1"/>
        </w:rPr>
        <w:t xml:space="preserve">are applied. </w:t>
      </w:r>
      <w:r w:rsidR="00E15960" w:rsidRPr="006D3CAD">
        <w:rPr>
          <w:color w:val="000000" w:themeColor="text1"/>
        </w:rPr>
        <w:t>T</w:t>
      </w:r>
      <w:r w:rsidR="002C4D6E" w:rsidRPr="006D3CAD">
        <w:rPr>
          <w:color w:val="000000" w:themeColor="text1"/>
        </w:rPr>
        <w:t xml:space="preserve">hese single twitch curves have a rapid vertical upswing (contraction period) followed by a vertical decrease (relaxation period). The two peak output forces will be averaged to a mean peak output force. </w:t>
      </w:r>
      <w:r w:rsidR="00174F81" w:rsidRPr="006D3CAD">
        <w:rPr>
          <w:color w:val="000000" w:themeColor="text1"/>
        </w:rPr>
        <w:t xml:space="preserve">In this example with a Lewis rat, a preload of 10 g results in two peak output forces of 411.09 g </w:t>
      </w:r>
      <w:r w:rsidR="00F04146" w:rsidRPr="006D3CAD">
        <w:rPr>
          <w:color w:val="000000" w:themeColor="text1"/>
        </w:rPr>
        <w:t xml:space="preserve">(4.03 N) </w:t>
      </w:r>
      <w:r w:rsidR="00174F81" w:rsidRPr="006D3CAD">
        <w:rPr>
          <w:color w:val="000000" w:themeColor="text1"/>
        </w:rPr>
        <w:t>and 379.78 g</w:t>
      </w:r>
      <w:r w:rsidR="00F04146" w:rsidRPr="006D3CAD">
        <w:rPr>
          <w:color w:val="000000" w:themeColor="text1"/>
        </w:rPr>
        <w:t xml:space="preserve"> (3.73 N)</w:t>
      </w:r>
      <w:r w:rsidR="00174F81" w:rsidRPr="006D3CAD">
        <w:rPr>
          <w:color w:val="000000" w:themeColor="text1"/>
        </w:rPr>
        <w:t>, which is averaged to a mean peak output force of 395.43 g</w:t>
      </w:r>
      <w:r w:rsidR="00F04146" w:rsidRPr="006D3CAD">
        <w:rPr>
          <w:color w:val="000000" w:themeColor="text1"/>
        </w:rPr>
        <w:t xml:space="preserve"> (3.88 N)</w:t>
      </w:r>
      <w:r w:rsidR="00174F81" w:rsidRPr="006D3CAD">
        <w:rPr>
          <w:color w:val="000000" w:themeColor="text1"/>
        </w:rPr>
        <w:t xml:space="preserve">. </w:t>
      </w:r>
    </w:p>
    <w:p w14:paraId="668EA9C5" w14:textId="3A9DB035" w:rsidR="00EF20C6" w:rsidRPr="006D3CAD" w:rsidRDefault="00EF20C6" w:rsidP="001E5602">
      <w:pPr>
        <w:contextualSpacing/>
      </w:pPr>
    </w:p>
    <w:p w14:paraId="14EB64D2" w14:textId="22901951" w:rsidR="002C4D6E" w:rsidRPr="006D3CAD" w:rsidRDefault="004A22E7" w:rsidP="001E5602">
      <w:pPr>
        <w:contextualSpacing/>
      </w:pPr>
      <w:r w:rsidRPr="006D3CAD">
        <w:rPr>
          <w:b/>
        </w:rPr>
        <w:t>Figure 6</w:t>
      </w:r>
      <w:r w:rsidR="00116183" w:rsidRPr="006D3CAD">
        <w:rPr>
          <w:b/>
        </w:rPr>
        <w:t xml:space="preserve">: </w:t>
      </w:r>
      <w:r w:rsidR="00E15960" w:rsidRPr="006D3CAD">
        <w:rPr>
          <w:b/>
        </w:rPr>
        <w:t>Optimal muscle length (preload)</w:t>
      </w:r>
      <w:r w:rsidR="002C4D6E" w:rsidRPr="006D3CAD">
        <w:rPr>
          <w:b/>
        </w:rPr>
        <w:t>.</w:t>
      </w:r>
      <w:r w:rsidR="002C4D6E" w:rsidRPr="006D3CAD">
        <w:t xml:space="preserve"> The active muscle force can be calculated by subtracting the preload from the mean peak output force. The active muscle force for each preload should be documented until a drop in active muscle force is visible. The preload yielding the highest active muscle force will be used to measure the isometric tetanic force. T</w:t>
      </w:r>
      <w:r w:rsidR="00361CC0" w:rsidRPr="006D3CAD">
        <w:rPr>
          <w:color w:val="000000" w:themeColor="text1"/>
        </w:rPr>
        <w:t xml:space="preserve">he </w:t>
      </w:r>
      <w:r w:rsidR="008D1AAA" w:rsidRPr="006D3CAD">
        <w:rPr>
          <w:color w:val="000000" w:themeColor="text1"/>
        </w:rPr>
        <w:t>optimal preload</w:t>
      </w:r>
      <w:r w:rsidR="002C4D6E" w:rsidRPr="006D3CAD">
        <w:rPr>
          <w:color w:val="000000" w:themeColor="text1"/>
        </w:rPr>
        <w:t xml:space="preserve"> for Lewis rats weighing 300-500 g should be around 30-40 g </w:t>
      </w:r>
      <w:r w:rsidR="00F04146" w:rsidRPr="006D3CAD">
        <w:rPr>
          <w:color w:val="000000" w:themeColor="text1"/>
        </w:rPr>
        <w:t>(0.29-0.39 N)</w:t>
      </w:r>
      <w:r w:rsidR="00361CC0" w:rsidRPr="006D3CAD">
        <w:rPr>
          <w:color w:val="000000" w:themeColor="text1"/>
        </w:rPr>
        <w:t xml:space="preserve"> </w:t>
      </w:r>
      <w:r w:rsidR="002C4D6E" w:rsidRPr="006D3CAD">
        <w:rPr>
          <w:color w:val="000000" w:themeColor="text1"/>
        </w:rPr>
        <w:t xml:space="preserve">(N=10). </w:t>
      </w:r>
    </w:p>
    <w:p w14:paraId="566B3A74" w14:textId="77777777" w:rsidR="005F6EF6" w:rsidRPr="006D3CAD" w:rsidRDefault="005F6EF6" w:rsidP="001E5602">
      <w:pPr>
        <w:contextualSpacing/>
        <w:rPr>
          <w:color w:val="000000" w:themeColor="text1"/>
        </w:rPr>
      </w:pPr>
    </w:p>
    <w:p w14:paraId="604D5FAD" w14:textId="1BC28745" w:rsidR="00A5293B" w:rsidRPr="006D3CAD" w:rsidRDefault="004A22E7" w:rsidP="001E5602">
      <w:pPr>
        <w:contextualSpacing/>
      </w:pPr>
      <w:r w:rsidRPr="006D3CAD">
        <w:rPr>
          <w:b/>
          <w:color w:val="000000" w:themeColor="text1"/>
        </w:rPr>
        <w:t>Figure 7</w:t>
      </w:r>
      <w:r w:rsidR="00A5293B" w:rsidRPr="006D3CAD">
        <w:rPr>
          <w:b/>
          <w:color w:val="000000" w:themeColor="text1"/>
        </w:rPr>
        <w:t xml:space="preserve">: Representative </w:t>
      </w:r>
      <w:r w:rsidR="002C4D6E" w:rsidRPr="006D3CAD">
        <w:rPr>
          <w:b/>
          <w:color w:val="000000" w:themeColor="text1"/>
        </w:rPr>
        <w:t>isometric tetanic force</w:t>
      </w:r>
      <w:r w:rsidR="00A5293B" w:rsidRPr="006D3CAD">
        <w:rPr>
          <w:b/>
          <w:color w:val="000000" w:themeColor="text1"/>
        </w:rPr>
        <w:t xml:space="preserve"> </w:t>
      </w:r>
      <w:r w:rsidR="002C4D6E" w:rsidRPr="006D3CAD">
        <w:rPr>
          <w:b/>
          <w:color w:val="000000" w:themeColor="text1"/>
        </w:rPr>
        <w:t xml:space="preserve">curve. </w:t>
      </w:r>
      <w:r w:rsidR="00153760" w:rsidRPr="006D3CAD">
        <w:t xml:space="preserve">The optimal tetanic curve increases sharply, then has a slowly decreasing plateau phase followed by a sharp decrease. </w:t>
      </w:r>
      <w:r w:rsidR="00153760" w:rsidRPr="006D3CAD">
        <w:rPr>
          <w:color w:val="000000" w:themeColor="text1"/>
        </w:rPr>
        <w:t>The highest force plateau is defined as the maximum ITF.</w:t>
      </w:r>
      <w:r w:rsidR="00174F81" w:rsidRPr="006D3CAD">
        <w:rPr>
          <w:color w:val="000000" w:themeColor="text1"/>
        </w:rPr>
        <w:t xml:space="preserve"> This example depicts the tetanic curve at a stimulus frequency of 30 Hz with an </w:t>
      </w:r>
      <w:r w:rsidR="00A658A9" w:rsidRPr="006D3CAD">
        <w:rPr>
          <w:color w:val="000000" w:themeColor="text1"/>
        </w:rPr>
        <w:t>isometric tetanic force</w:t>
      </w:r>
      <w:r w:rsidR="00174F81" w:rsidRPr="006D3CAD">
        <w:rPr>
          <w:color w:val="000000" w:themeColor="text1"/>
        </w:rPr>
        <w:t xml:space="preserve"> of 803.25 g</w:t>
      </w:r>
      <w:r w:rsidR="00F04146" w:rsidRPr="006D3CAD">
        <w:rPr>
          <w:color w:val="000000" w:themeColor="text1"/>
        </w:rPr>
        <w:t xml:space="preserve"> (7.88 N)</w:t>
      </w:r>
      <w:r w:rsidR="00174F81" w:rsidRPr="006D3CAD">
        <w:rPr>
          <w:color w:val="000000" w:themeColor="text1"/>
        </w:rPr>
        <w:t xml:space="preserve">. </w:t>
      </w:r>
    </w:p>
    <w:p w14:paraId="792ECA4B" w14:textId="77777777" w:rsidR="00A5293B" w:rsidRPr="006D3CAD" w:rsidRDefault="00A5293B" w:rsidP="001E5602">
      <w:pPr>
        <w:contextualSpacing/>
        <w:rPr>
          <w:color w:val="000000" w:themeColor="text1"/>
        </w:rPr>
      </w:pPr>
    </w:p>
    <w:p w14:paraId="1E783DAF" w14:textId="12383E99" w:rsidR="008C354E" w:rsidRPr="006D3CAD" w:rsidRDefault="006305D7" w:rsidP="001E5602">
      <w:pPr>
        <w:contextualSpacing/>
        <w:rPr>
          <w:b/>
        </w:rPr>
      </w:pPr>
      <w:r w:rsidRPr="006D3CAD">
        <w:rPr>
          <w:b/>
        </w:rPr>
        <w:t>DISCUSSION</w:t>
      </w:r>
      <w:r w:rsidRPr="006D3CAD">
        <w:rPr>
          <w:b/>
          <w:bCs/>
        </w:rPr>
        <w:t xml:space="preserve">: </w:t>
      </w:r>
    </w:p>
    <w:p w14:paraId="0DA77D72" w14:textId="771589F8" w:rsidR="00DD2468" w:rsidRPr="006D3CAD" w:rsidRDefault="00DD2468" w:rsidP="001E5602">
      <w:pPr>
        <w:contextualSpacing/>
        <w:rPr>
          <w:color w:val="auto"/>
        </w:rPr>
      </w:pPr>
      <w:r w:rsidRPr="006D3CAD">
        <w:rPr>
          <w:color w:val="auto"/>
        </w:rPr>
        <w:t xml:space="preserve">This protocol </w:t>
      </w:r>
      <w:r w:rsidR="00F516A9" w:rsidRPr="006D3CAD">
        <w:rPr>
          <w:color w:val="auto"/>
        </w:rPr>
        <w:t>describes</w:t>
      </w:r>
      <w:r w:rsidRPr="006D3CAD">
        <w:rPr>
          <w:color w:val="auto"/>
        </w:rPr>
        <w:t xml:space="preserve"> a </w:t>
      </w:r>
      <w:r w:rsidR="008D1AAA" w:rsidRPr="006D3CAD">
        <w:rPr>
          <w:color w:val="auto"/>
        </w:rPr>
        <w:t xml:space="preserve">previously </w:t>
      </w:r>
      <w:r w:rsidRPr="006D3CAD">
        <w:rPr>
          <w:color w:val="auto"/>
        </w:rPr>
        <w:t xml:space="preserve">validated method </w:t>
      </w:r>
      <w:r w:rsidR="00A5293B" w:rsidRPr="006D3CAD">
        <w:rPr>
          <w:color w:val="auto"/>
        </w:rPr>
        <w:t xml:space="preserve">for acquiring accurate maximum ITF </w:t>
      </w:r>
      <w:r w:rsidRPr="006D3CAD">
        <w:rPr>
          <w:color w:val="auto"/>
        </w:rPr>
        <w:t>measurements of the TA muscle in the rat</w:t>
      </w:r>
      <w:r w:rsidR="00A5293B" w:rsidRPr="006D3CAD">
        <w:rPr>
          <w:color w:val="auto"/>
        </w:rPr>
        <w:t xml:space="preserve"> model</w:t>
      </w:r>
      <w:r w:rsidR="00983C91" w:rsidRPr="006D3CAD">
        <w:rPr>
          <w:color w:val="auto"/>
        </w:rPr>
        <w:fldChar w:fldCharType="begin"/>
      </w:r>
      <w:r w:rsidR="0011237F" w:rsidRPr="006D3CAD">
        <w:rPr>
          <w:color w:val="auto"/>
        </w:rPr>
        <w:instrText xml:space="preserve"> ADDIN EN.CITE &lt;EndNote&gt;&lt;Cite&gt;&lt;Author&gt;Shin&lt;/Author&gt;&lt;Year&gt;2008&lt;/Year&gt;&lt;RecNum&gt;12&lt;/RecNum&gt;&lt;DisplayText&gt;&lt;style face="superscript"&gt;32&lt;/style&gt;&lt;/DisplayText&gt;&lt;record&gt;&lt;rec-number&gt;12&lt;/rec-number&gt;&lt;foreign-keys&gt;&lt;key app="EN" db-id="0xt559wpl2w9toe0wxpvw9fmze20r05zz9pe" timestamp="1606264242"&gt;12&lt;/key&gt;&lt;/foreign-keys&gt;&lt;ref-type name="Journal Article"&gt;17&lt;/ref-type&gt;&lt;contributors&gt;&lt;authors&gt;&lt;author&gt;Shin, R. H.&lt;/author&gt;&lt;author&gt;Vathana, T.&lt;/author&gt;&lt;author&gt;Giessler, G. A.&lt;/author&gt;&lt;author&gt;Friedrich, P. F.&lt;/author&gt;&lt;author&gt;Bishop, A. T.&lt;/author&gt;&lt;author&gt;Shin, A. Y.&lt;/author&gt;&lt;/authors&gt;&lt;/contributors&gt;&lt;auth-address&gt;Department of Orthopedic Surgery, Microvascular Research Laboratory, Mayo Clinic, Rochester, MN 55905, USA.&lt;/auth-address&gt;&lt;titles&gt;&lt;title&gt;Isometric tetanic force measurement method of the tibialis anterior in the rat&lt;/title&gt;&lt;secondary-title&gt;Microsurgery&lt;/secondary-title&gt;&lt;/titles&gt;&lt;periodical&gt;&lt;full-title&gt;Microsurgery&lt;/full-title&gt;&lt;/periodical&gt;&lt;pages&gt;452-7&lt;/pages&gt;&lt;volume&gt;28&lt;/volume&gt;&lt;number&gt;6&lt;/number&gt;&lt;edition&gt;2008/07/16&lt;/edition&gt;&lt;keywords&gt;&lt;keyword&gt;Animals&lt;/keyword&gt;&lt;keyword&gt;Isometric Contraction/*physiology&lt;/keyword&gt;&lt;keyword&gt;Male&lt;/keyword&gt;&lt;keyword&gt;Models, Animal&lt;/keyword&gt;&lt;keyword&gt;Muscle Strength/physiology&lt;/keyword&gt;&lt;keyword&gt;Muscle, Skeletal/*physiology&lt;/keyword&gt;&lt;keyword&gt;Rats&lt;/keyword&gt;&lt;keyword&gt;Rats, Inbred Lew&lt;/keyword&gt;&lt;/keywords&gt;&lt;dates&gt;&lt;year&gt;2008&lt;/year&gt;&lt;/dates&gt;&lt;isbn&gt;1098-2752 (Electronic)&amp;#xD;0738-1085 (Linking)&lt;/isbn&gt;&lt;accession-num&gt;18623151&lt;/accession-num&gt;&lt;urls&gt;&lt;related-urls&gt;&lt;url&gt;https://www.ncbi.nlm.nih.gov/pubmed/18623151&lt;/url&gt;&lt;/related-urls&gt;&lt;/urls&gt;&lt;electronic-resource-num&gt;10.1002/micr.20520&lt;/electronic-resource-num&gt;&lt;/record&gt;&lt;/Cite&gt;&lt;/EndNote&gt;</w:instrText>
      </w:r>
      <w:r w:rsidR="00983C91" w:rsidRPr="006D3CAD">
        <w:rPr>
          <w:color w:val="auto"/>
        </w:rPr>
        <w:fldChar w:fldCharType="separate"/>
      </w:r>
      <w:r w:rsidR="0011237F" w:rsidRPr="006D3CAD">
        <w:rPr>
          <w:noProof/>
          <w:color w:val="auto"/>
          <w:vertAlign w:val="superscript"/>
        </w:rPr>
        <w:t>32</w:t>
      </w:r>
      <w:r w:rsidR="00983C91" w:rsidRPr="006D3CAD">
        <w:rPr>
          <w:color w:val="auto"/>
        </w:rPr>
        <w:fldChar w:fldCharType="end"/>
      </w:r>
      <w:r w:rsidRPr="006D3CAD">
        <w:rPr>
          <w:color w:val="auto"/>
        </w:rPr>
        <w:t>. The recovery of maximum strength</w:t>
      </w:r>
      <w:r w:rsidR="002B5E17" w:rsidRPr="006D3CAD">
        <w:rPr>
          <w:color w:val="auto"/>
        </w:rPr>
        <w:t xml:space="preserve"> after experimental nerve reconstruction treatments</w:t>
      </w:r>
      <w:r w:rsidRPr="006D3CAD">
        <w:rPr>
          <w:color w:val="auto"/>
        </w:rPr>
        <w:t xml:space="preserve"> is of primary interest </w:t>
      </w:r>
      <w:r w:rsidR="002B5E17" w:rsidRPr="006D3CAD">
        <w:rPr>
          <w:color w:val="auto"/>
        </w:rPr>
        <w:t xml:space="preserve">in the clinical setting as it proves that the nerve not only regenerated, but also made working connections with the target muscle. </w:t>
      </w:r>
      <w:r w:rsidR="008C354E" w:rsidRPr="006D3CAD">
        <w:rPr>
          <w:color w:val="auto"/>
        </w:rPr>
        <w:t>The ITF can be used in a small nerve gap model, such as the rat sciatic nerve model</w:t>
      </w:r>
      <w:r w:rsidR="00222D2D" w:rsidRPr="006D3CAD">
        <w:rPr>
          <w:color w:val="auto"/>
        </w:rPr>
        <w:fldChar w:fldCharType="begin"/>
      </w:r>
      <w:r w:rsidR="0011237F" w:rsidRPr="006D3CAD">
        <w:rPr>
          <w:color w:val="auto"/>
        </w:rPr>
        <w:instrText xml:space="preserve"> ADDIN EN.CITE &lt;EndNote&gt;&lt;Cite&gt;&lt;Author&gt;Shin&lt;/Author&gt;&lt;Year&gt;2008&lt;/Year&gt;&lt;RecNum&gt;12&lt;/RecNum&gt;&lt;DisplayText&gt;&lt;style face="superscript"&gt;32&lt;/style&gt;&lt;/DisplayText&gt;&lt;record&gt;&lt;rec-number&gt;12&lt;/rec-number&gt;&lt;foreign-keys&gt;&lt;key app="EN" db-id="0xt559wpl2w9toe0wxpvw9fmze20r05zz9pe" timestamp="1606264242"&gt;12&lt;/key&gt;&lt;/foreign-keys&gt;&lt;ref-type name="Journal Article"&gt;17&lt;/ref-type&gt;&lt;contributors&gt;&lt;authors&gt;&lt;author&gt;Shin, R. H.&lt;/author&gt;&lt;author&gt;Vathana, T.&lt;/author&gt;&lt;author&gt;Giessler, G. A.&lt;/author&gt;&lt;author&gt;Friedrich, P. F.&lt;/author&gt;&lt;author&gt;Bishop, A. T.&lt;/author&gt;&lt;author&gt;Shin, A. Y.&lt;/author&gt;&lt;/authors&gt;&lt;/contributors&gt;&lt;auth-address&gt;Department of Orthopedic Surgery, Microvascular Research Laboratory, Mayo Clinic, Rochester, MN 55905, USA.&lt;/auth-address&gt;&lt;titles&gt;&lt;title&gt;Isometric tetanic force measurement method of the tibialis anterior in the rat&lt;/title&gt;&lt;secondary-title&gt;Microsurgery&lt;/secondary-title&gt;&lt;/titles&gt;&lt;periodical&gt;&lt;full-title&gt;Microsurgery&lt;/full-title&gt;&lt;/periodical&gt;&lt;pages&gt;452-7&lt;/pages&gt;&lt;volume&gt;28&lt;/volume&gt;&lt;number&gt;6&lt;/number&gt;&lt;edition&gt;2008/07/16&lt;/edition&gt;&lt;keywords&gt;&lt;keyword&gt;Animals&lt;/keyword&gt;&lt;keyword&gt;Isometric Contraction/*physiology&lt;/keyword&gt;&lt;keyword&gt;Male&lt;/keyword&gt;&lt;keyword&gt;Models, Animal&lt;/keyword&gt;&lt;keyword&gt;Muscle Strength/physiology&lt;/keyword&gt;&lt;keyword&gt;Muscle, Skeletal/*physiology&lt;/keyword&gt;&lt;keyword&gt;Rats&lt;/keyword&gt;&lt;keyword&gt;Rats, Inbred Lew&lt;/keyword&gt;&lt;/keywords&gt;&lt;dates&gt;&lt;year&gt;2008&lt;/year&gt;&lt;/dates&gt;&lt;isbn&gt;1098-2752 (Electronic)&amp;#xD;0738-1085 (Linking)&lt;/isbn&gt;&lt;accession-num&gt;18623151&lt;/accession-num&gt;&lt;urls&gt;&lt;related-urls&gt;&lt;url&gt;https://www.ncbi.nlm.nih.gov/pubmed/18623151&lt;/url&gt;&lt;/related-urls&gt;&lt;/urls&gt;&lt;electronic-resource-num&gt;10.1002/micr.20520&lt;/electronic-resource-num&gt;&lt;/record&gt;&lt;/Cite&gt;&lt;/EndNote&gt;</w:instrText>
      </w:r>
      <w:r w:rsidR="00222D2D" w:rsidRPr="006D3CAD">
        <w:rPr>
          <w:color w:val="auto"/>
        </w:rPr>
        <w:fldChar w:fldCharType="separate"/>
      </w:r>
      <w:r w:rsidR="0011237F" w:rsidRPr="006D3CAD">
        <w:rPr>
          <w:noProof/>
          <w:color w:val="auto"/>
          <w:vertAlign w:val="superscript"/>
        </w:rPr>
        <w:t>32</w:t>
      </w:r>
      <w:r w:rsidR="00222D2D" w:rsidRPr="006D3CAD">
        <w:rPr>
          <w:color w:val="auto"/>
        </w:rPr>
        <w:fldChar w:fldCharType="end"/>
      </w:r>
      <w:r w:rsidR="008C354E" w:rsidRPr="006D3CAD">
        <w:rPr>
          <w:color w:val="auto"/>
        </w:rPr>
        <w:t xml:space="preserve">, and with a few modifications </w:t>
      </w:r>
      <w:r w:rsidR="00123720" w:rsidRPr="006D3CAD">
        <w:rPr>
          <w:color w:val="auto"/>
        </w:rPr>
        <w:t>to the protocol, it can also be used in a larger nerve gap rabbit model</w:t>
      </w:r>
      <w:r w:rsidR="00222D2D" w:rsidRPr="006D3CAD">
        <w:rPr>
          <w:color w:val="auto"/>
        </w:rPr>
        <w:fldChar w:fldCharType="begin"/>
      </w:r>
      <w:r w:rsidR="0011237F" w:rsidRPr="006D3CAD">
        <w:rPr>
          <w:color w:val="auto"/>
        </w:rPr>
        <w:instrText xml:space="preserve"> ADDIN EN.CITE &lt;EndNote&gt;&lt;Cite&gt;&lt;Author&gt;Giusti&lt;/Author&gt;&lt;Year&gt;2012&lt;/Year&gt;&lt;RecNum&gt;42&lt;/RecNum&gt;&lt;DisplayText&gt;&lt;style face="superscript"&gt;33&lt;/style&gt;&lt;/DisplayText&gt;&lt;record&gt;&lt;rec-number&gt;42&lt;/rec-number&gt;&lt;foreign-keys&gt;&lt;key app="EN" db-id="te0pser27svasae2ts5xpt2mx0259s2axedd" timestamp="1599161128" guid="48a9d7ae-c816-4c11-925c-53caea17c832"&gt;42&lt;/key&gt;&lt;/foreign-keys&gt;&lt;ref-type name="Journal Article"&gt;17&lt;/ref-type&gt;&lt;contributors&gt;&lt;authors&gt;&lt;author&gt;Giusti, G.&lt;/author&gt;&lt;author&gt;Kremer, T.&lt;/author&gt;&lt;author&gt;Willems, W. F.&lt;/author&gt;&lt;author&gt;Friedrich, P. F.&lt;/author&gt;&lt;author&gt;Bishop, A. T.&lt;/author&gt;&lt;author&gt;Shin, A. Y.&lt;/author&gt;&lt;/authors&gt;&lt;/contributors&gt;&lt;auth-address&gt;Microvascular Research Laboratory, Mayo Clinic, Rochester, MN 55905, USA.&lt;/auth-address&gt;&lt;titles&gt;&lt;title&gt;Description and validation of isometric tetanic muscle force test in rabbits&lt;/title&gt;&lt;secondary-title&gt;Microsurgery&lt;/secondary-title&gt;&lt;/titles&gt;&lt;periodical&gt;&lt;full-title&gt;Microsurgery&lt;/full-title&gt;&lt;/periodical&gt;&lt;pages&gt;35-42&lt;/pages&gt;&lt;volume&gt;32&lt;/volume&gt;&lt;number&gt;1&lt;/number&gt;&lt;edition&gt;2011/11/25&lt;/edition&gt;&lt;keywords&gt;&lt;keyword&gt;Animals&lt;/keyword&gt;&lt;keyword&gt;Electric Stimulation&lt;/keyword&gt;&lt;keyword&gt;Isometric Contraction/*physiology&lt;/keyword&gt;&lt;keyword&gt;Male&lt;/keyword&gt;&lt;keyword&gt;Models, Animal&lt;/keyword&gt;&lt;keyword&gt;Muscle Strength/physiology&lt;/keyword&gt;&lt;keyword&gt;Muscle, Skeletal/*physiology&lt;/keyword&gt;&lt;keyword&gt;Peroneal Nerve/physiology&lt;/keyword&gt;&lt;keyword&gt;Rabbits&lt;/keyword&gt;&lt;keyword&gt;Tendons/physiology&lt;/keyword&gt;&lt;/keywords&gt;&lt;dates&gt;&lt;year&gt;2012&lt;/year&gt;&lt;pub-dates&gt;&lt;date&gt;Jan&lt;/date&gt;&lt;/pub-dates&gt;&lt;/dates&gt;&lt;isbn&gt;1098-2752 (Electronic)&amp;#xD;0738-1085 (Linking)&lt;/isbn&gt;&lt;accession-num&gt;22113792&lt;/accession-num&gt;&lt;urls&gt;&lt;related-urls&gt;&lt;url&gt;https://www.ncbi.nlm.nih.gov/pubmed/22113792&lt;/url&gt;&lt;/related-urls&gt;&lt;/urls&gt;&lt;electronic-resource-num&gt;10.1002/micr.20941&lt;/electronic-resource-num&gt;&lt;/record&gt;&lt;/Cite&gt;&lt;/EndNote&gt;</w:instrText>
      </w:r>
      <w:r w:rsidR="00222D2D" w:rsidRPr="006D3CAD">
        <w:rPr>
          <w:color w:val="auto"/>
        </w:rPr>
        <w:fldChar w:fldCharType="separate"/>
      </w:r>
      <w:r w:rsidR="0011237F" w:rsidRPr="006D3CAD">
        <w:rPr>
          <w:noProof/>
          <w:color w:val="auto"/>
          <w:vertAlign w:val="superscript"/>
        </w:rPr>
        <w:t>33</w:t>
      </w:r>
      <w:r w:rsidR="00222D2D" w:rsidRPr="006D3CAD">
        <w:rPr>
          <w:color w:val="auto"/>
        </w:rPr>
        <w:fldChar w:fldCharType="end"/>
      </w:r>
      <w:r w:rsidR="00123720" w:rsidRPr="006D3CAD">
        <w:rPr>
          <w:color w:val="auto"/>
        </w:rPr>
        <w:t xml:space="preserve">. </w:t>
      </w:r>
    </w:p>
    <w:p w14:paraId="325F0AF8" w14:textId="77777777" w:rsidR="00DA03A2" w:rsidRPr="006D3CAD" w:rsidRDefault="00DA03A2" w:rsidP="001E5602">
      <w:pPr>
        <w:contextualSpacing/>
        <w:rPr>
          <w:color w:val="auto"/>
        </w:rPr>
      </w:pPr>
    </w:p>
    <w:p w14:paraId="10F7C1D8" w14:textId="7A55CEED" w:rsidR="008E3324" w:rsidRPr="006D3CAD" w:rsidRDefault="00DA03A2" w:rsidP="001E5602">
      <w:pPr>
        <w:contextualSpacing/>
        <w:rPr>
          <w:color w:val="auto"/>
        </w:rPr>
      </w:pPr>
      <w:r w:rsidRPr="006D3CAD">
        <w:rPr>
          <w:color w:val="auto"/>
        </w:rPr>
        <w:t xml:space="preserve">There are several critical steps that should be </w:t>
      </w:r>
      <w:r w:rsidR="008B74F3" w:rsidRPr="006D3CAD">
        <w:rPr>
          <w:color w:val="auto"/>
        </w:rPr>
        <w:t xml:space="preserve">considered </w:t>
      </w:r>
      <w:r w:rsidRPr="006D3CAD">
        <w:rPr>
          <w:color w:val="auto"/>
        </w:rPr>
        <w:t xml:space="preserve">to ensure consistent and reliable maximum </w:t>
      </w:r>
      <w:r w:rsidR="00EF73B6" w:rsidRPr="006D3CAD">
        <w:rPr>
          <w:color w:val="auto"/>
        </w:rPr>
        <w:t xml:space="preserve">isometric </w:t>
      </w:r>
      <w:r w:rsidRPr="006D3CAD">
        <w:rPr>
          <w:color w:val="auto"/>
        </w:rPr>
        <w:t>muscle force measurements. The importance of carefully selecting the type of anesthesia to prevent skeletal muscle side effects has previously been d</w:t>
      </w:r>
      <w:r w:rsidR="00D3759D" w:rsidRPr="006D3CAD">
        <w:rPr>
          <w:color w:val="auto"/>
        </w:rPr>
        <w:t>escribed</w:t>
      </w:r>
      <w:r w:rsidRPr="006D3CAD">
        <w:rPr>
          <w:color w:val="auto"/>
        </w:rPr>
        <w:fldChar w:fldCharType="begin">
          <w:fldData xml:space="preserve">PEVuZE5vdGU+PENpdGU+PEF1dGhvcj5HaXVzdGk8L0F1dGhvcj48WWVhcj4yMDEyPC9ZZWFyPjxS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</w:fldData>
        </w:fldChar>
      </w:r>
      <w:r w:rsidR="0011237F" w:rsidRPr="006D3CAD">
        <w:rPr>
          <w:color w:val="auto"/>
        </w:rPr>
        <w:instrText xml:space="preserve"> ADDIN EN.CITE </w:instrText>
      </w:r>
      <w:r w:rsidR="0011237F" w:rsidRPr="006D3CAD">
        <w:rPr>
          <w:color w:val="auto"/>
        </w:rPr>
        <w:fldChar w:fldCharType="begin">
          <w:fldData xml:space="preserve">PEVuZE5vdGU+PENpdGU+PEF1dGhvcj5HaXVzdGk8L0F1dGhvcj48WWVhcj4yMDEyPC9ZZWFyPjxS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</w:fldData>
        </w:fldChar>
      </w:r>
      <w:r w:rsidR="0011237F" w:rsidRPr="006D3CAD">
        <w:rPr>
          <w:color w:val="auto"/>
        </w:rPr>
        <w:instrText xml:space="preserve"> ADDIN EN.CITE.DATA </w:instrText>
      </w:r>
      <w:r w:rsidR="0011237F" w:rsidRPr="006D3CAD">
        <w:rPr>
          <w:color w:val="auto"/>
        </w:rPr>
      </w:r>
      <w:r w:rsidR="0011237F" w:rsidRPr="006D3CAD">
        <w:rPr>
          <w:color w:val="auto"/>
        </w:rPr>
        <w:fldChar w:fldCharType="end"/>
      </w:r>
      <w:r w:rsidRPr="006D3CAD">
        <w:rPr>
          <w:color w:val="auto"/>
        </w:rPr>
      </w:r>
      <w:r w:rsidRPr="006D3CAD">
        <w:rPr>
          <w:color w:val="auto"/>
        </w:rPr>
        <w:fldChar w:fldCharType="separate"/>
      </w:r>
      <w:r w:rsidR="0011237F" w:rsidRPr="006D3CAD">
        <w:rPr>
          <w:noProof/>
          <w:color w:val="auto"/>
          <w:vertAlign w:val="superscript"/>
        </w:rPr>
        <w:t>32,33</w:t>
      </w:r>
      <w:r w:rsidRPr="006D3CAD">
        <w:rPr>
          <w:color w:val="auto"/>
        </w:rPr>
        <w:fldChar w:fldCharType="end"/>
      </w:r>
      <w:r w:rsidRPr="006D3CAD">
        <w:rPr>
          <w:color w:val="auto"/>
        </w:rPr>
        <w:t xml:space="preserve">. The use of isoflurane has </w:t>
      </w:r>
      <w:r w:rsidR="00D3759D" w:rsidRPr="006D3CAD">
        <w:rPr>
          <w:color w:val="auto"/>
        </w:rPr>
        <w:t xml:space="preserve">demonstrated </w:t>
      </w:r>
      <w:r w:rsidRPr="006D3CAD">
        <w:rPr>
          <w:color w:val="auto"/>
        </w:rPr>
        <w:t xml:space="preserve">a </w:t>
      </w:r>
      <w:r w:rsidR="00D3759D" w:rsidRPr="006D3CAD">
        <w:rPr>
          <w:color w:val="auto"/>
        </w:rPr>
        <w:t xml:space="preserve">time dependent </w:t>
      </w:r>
      <w:r w:rsidRPr="006D3CAD">
        <w:rPr>
          <w:color w:val="auto"/>
        </w:rPr>
        <w:t xml:space="preserve">decrease in muscle force, which can be </w:t>
      </w:r>
      <w:r w:rsidR="007A3F04" w:rsidRPr="006D3CAD">
        <w:rPr>
          <w:color w:val="auto"/>
        </w:rPr>
        <w:t xml:space="preserve">explained by its ability to induce </w:t>
      </w:r>
      <w:r w:rsidR="00A46C18" w:rsidRPr="006D3CAD">
        <w:rPr>
          <w:color w:val="auto"/>
        </w:rPr>
        <w:t>sarcoplasmic</w:t>
      </w:r>
      <w:r w:rsidR="007A3F04" w:rsidRPr="006D3CAD">
        <w:rPr>
          <w:color w:val="auto"/>
        </w:rPr>
        <w:t xml:space="preserve"> reticulum </w:t>
      </w:r>
      <w:r w:rsidR="00EF73B6" w:rsidRPr="006D3CAD">
        <w:rPr>
          <w:color w:val="auto"/>
        </w:rPr>
        <w:t xml:space="preserve">stimulated </w:t>
      </w:r>
      <w:r w:rsidR="007A3F04" w:rsidRPr="006D3CAD">
        <w:rPr>
          <w:color w:val="auto"/>
        </w:rPr>
        <w:t>release of calcium</w:t>
      </w:r>
      <w:r w:rsidR="00EF73B6" w:rsidRPr="006D3CAD">
        <w:rPr>
          <w:color w:val="auto"/>
        </w:rPr>
        <w:fldChar w:fldCharType="begin">
          <w:fldData xml:space="preserve">PEVuZE5vdGU+PENpdGU+PEF1dGhvcj5HaXVzdGk8L0F1dGhvcj48WWVhcj4yMDEyPC9ZZWFyPjxS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</w:fldData>
        </w:fldChar>
      </w:r>
      <w:r w:rsidR="0011237F" w:rsidRPr="006D3CAD">
        <w:rPr>
          <w:color w:val="auto"/>
        </w:rPr>
        <w:instrText xml:space="preserve"> ADDIN EN.CITE </w:instrText>
      </w:r>
      <w:r w:rsidR="0011237F" w:rsidRPr="006D3CAD">
        <w:rPr>
          <w:color w:val="auto"/>
        </w:rPr>
        <w:fldChar w:fldCharType="begin">
          <w:fldData xml:space="preserve">PEVuZE5vdGU+PENpdGU+PEF1dGhvcj5HaXVzdGk8L0F1dGhvcj48WWVhcj4yMDEyPC9ZZWFyPjxS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</w:fldData>
        </w:fldChar>
      </w:r>
      <w:r w:rsidR="0011237F" w:rsidRPr="006D3CAD">
        <w:rPr>
          <w:color w:val="auto"/>
        </w:rPr>
        <w:instrText xml:space="preserve"> ADDIN EN.CITE.DATA </w:instrText>
      </w:r>
      <w:r w:rsidR="0011237F" w:rsidRPr="006D3CAD">
        <w:rPr>
          <w:color w:val="auto"/>
        </w:rPr>
      </w:r>
      <w:r w:rsidR="0011237F" w:rsidRPr="006D3CAD">
        <w:rPr>
          <w:color w:val="auto"/>
        </w:rPr>
        <w:fldChar w:fldCharType="end"/>
      </w:r>
      <w:r w:rsidR="00EF73B6" w:rsidRPr="006D3CAD">
        <w:rPr>
          <w:color w:val="auto"/>
        </w:rPr>
      </w:r>
      <w:r w:rsidR="00EF73B6" w:rsidRPr="006D3CAD">
        <w:rPr>
          <w:color w:val="auto"/>
        </w:rPr>
        <w:fldChar w:fldCharType="separate"/>
      </w:r>
      <w:r w:rsidR="0011237F" w:rsidRPr="006D3CAD">
        <w:rPr>
          <w:noProof/>
          <w:color w:val="auto"/>
          <w:vertAlign w:val="superscript"/>
        </w:rPr>
        <w:t>33,48</w:t>
      </w:r>
      <w:r w:rsidR="00EF73B6" w:rsidRPr="006D3CAD">
        <w:rPr>
          <w:color w:val="auto"/>
        </w:rPr>
        <w:fldChar w:fldCharType="end"/>
      </w:r>
      <w:r w:rsidR="007A3F04" w:rsidRPr="006D3CAD">
        <w:rPr>
          <w:color w:val="auto"/>
        </w:rPr>
        <w:t>.</w:t>
      </w:r>
      <w:r w:rsidR="00EF73B6" w:rsidRPr="006D3CAD">
        <w:rPr>
          <w:color w:val="auto"/>
        </w:rPr>
        <w:t xml:space="preserve"> </w:t>
      </w:r>
      <w:r w:rsidR="002C2365" w:rsidRPr="006D3CAD">
        <w:rPr>
          <w:color w:val="auto"/>
        </w:rPr>
        <w:t xml:space="preserve">The effect of ketamine/xylazine </w:t>
      </w:r>
      <w:r w:rsidR="00A46C18" w:rsidRPr="006D3CAD">
        <w:rPr>
          <w:color w:val="auto"/>
        </w:rPr>
        <w:t xml:space="preserve">on the muscle force </w:t>
      </w:r>
      <w:r w:rsidR="002C2365" w:rsidRPr="006D3CAD">
        <w:rPr>
          <w:color w:val="auto"/>
        </w:rPr>
        <w:t xml:space="preserve">has proven to be minimal </w:t>
      </w:r>
      <w:r w:rsidR="00D3759D" w:rsidRPr="006D3CAD">
        <w:rPr>
          <w:color w:val="auto"/>
        </w:rPr>
        <w:t>based on our</w:t>
      </w:r>
      <w:r w:rsidR="000A2011" w:rsidRPr="006D3CAD">
        <w:rPr>
          <w:color w:val="auto"/>
        </w:rPr>
        <w:t xml:space="preserve"> experience and</w:t>
      </w:r>
      <w:r w:rsidR="002C2365" w:rsidRPr="006D3CAD">
        <w:rPr>
          <w:color w:val="auto"/>
        </w:rPr>
        <w:t xml:space="preserve"> previous study</w:t>
      </w:r>
      <w:r w:rsidR="002C2365" w:rsidRPr="006D3CAD">
        <w:rPr>
          <w:color w:val="auto"/>
        </w:rPr>
        <w:fldChar w:fldCharType="begin"/>
      </w:r>
      <w:r w:rsidR="0011237F" w:rsidRPr="006D3CAD">
        <w:rPr>
          <w:color w:val="auto"/>
        </w:rPr>
        <w:instrText xml:space="preserve"> ADDIN EN.CITE &lt;EndNote&gt;&lt;Cite&gt;&lt;Author&gt;Shin&lt;/Author&gt;&lt;Year&gt;2008&lt;/Year&gt;&lt;RecNum&gt;12&lt;/RecNum&gt;&lt;DisplayText&gt;&lt;style face="superscript"&gt;32&lt;/style&gt;&lt;/DisplayText&gt;&lt;record&gt;&lt;rec-number&gt;12&lt;/rec-number&gt;&lt;foreign-keys&gt;&lt;key app="EN" db-id="0xt559wpl2w9toe0wxpvw9fmze20r05zz9pe" timestamp="1606264242"&gt;12&lt;/key&gt;&lt;/foreign-keys&gt;&lt;ref-type name="Journal Article"&gt;17&lt;/ref-type&gt;&lt;contributors&gt;&lt;authors&gt;&lt;author&gt;Shin, R. H.&lt;/author&gt;&lt;author&gt;Vathana, T.&lt;/author&gt;&lt;author&gt;Giessler, G. A.&lt;/author&gt;&lt;author&gt;Friedrich, P. F.&lt;/author&gt;&lt;author&gt;Bishop, A. T.&lt;/author&gt;&lt;author&gt;Shin, A. Y.&lt;/author&gt;&lt;/authors&gt;&lt;/contributors&gt;&lt;auth-address&gt;Department of Orthopedic Surgery, Microvascular Research Laboratory, Mayo Clinic, Rochester, MN 55905, USA.&lt;/auth-address&gt;&lt;titles&gt;&lt;title&gt;Isometric tetanic force measurement method of the tibialis anterior in the rat&lt;/title&gt;&lt;secondary-title&gt;Microsurgery&lt;/secondary-title&gt;&lt;/titles&gt;&lt;periodical&gt;&lt;full-title&gt;Microsurgery&lt;/full-title&gt;&lt;/periodical&gt;&lt;pages&gt;452-7&lt;/pages&gt;&lt;volume&gt;28&lt;/volume&gt;&lt;number&gt;6&lt;/number&gt;&lt;edition&gt;2008/07/16&lt;/edition&gt;&lt;keywords&gt;&lt;keyword&gt;Animals&lt;/keyword&gt;&lt;keyword&gt;Isometric Contraction/*physiology&lt;/keyword&gt;&lt;keyword&gt;Male&lt;/keyword&gt;&lt;keyword&gt;Models, Animal&lt;/keyword&gt;&lt;keyword&gt;Muscle Strength/physiology&lt;/keyword&gt;&lt;keyword&gt;Muscle, Skeletal/*physiology&lt;/keyword&gt;&lt;keyword&gt;Rats&lt;/keyword&gt;&lt;keyword&gt;Rats, Inbred Lew&lt;/keyword&gt;&lt;/keywords&gt;&lt;dates&gt;&lt;year&gt;2008&lt;/year&gt;&lt;/dates&gt;&lt;isbn&gt;1098-2752 (Electronic)&amp;#xD;0738-1085 (Linking)&lt;/isbn&gt;&lt;accession-num&gt;18623151&lt;/accession-num&gt;&lt;urls&gt;&lt;related-urls&gt;&lt;url&gt;https://www.ncbi.nlm.nih.gov/pubmed/18623151&lt;/url&gt;&lt;/related-urls&gt;&lt;/urls&gt;&lt;electronic-resource-num&gt;10.1002/micr.20520&lt;/electronic-resource-num&gt;&lt;/record&gt;&lt;/Cite&gt;&lt;/EndNote&gt;</w:instrText>
      </w:r>
      <w:r w:rsidR="002C2365" w:rsidRPr="006D3CAD">
        <w:rPr>
          <w:color w:val="auto"/>
        </w:rPr>
        <w:fldChar w:fldCharType="separate"/>
      </w:r>
      <w:r w:rsidR="0011237F" w:rsidRPr="006D3CAD">
        <w:rPr>
          <w:noProof/>
          <w:color w:val="auto"/>
          <w:vertAlign w:val="superscript"/>
        </w:rPr>
        <w:t>32</w:t>
      </w:r>
      <w:r w:rsidR="002C2365" w:rsidRPr="006D3CAD">
        <w:rPr>
          <w:color w:val="auto"/>
        </w:rPr>
        <w:fldChar w:fldCharType="end"/>
      </w:r>
      <w:r w:rsidR="002C2365" w:rsidRPr="006D3CAD">
        <w:rPr>
          <w:color w:val="auto"/>
        </w:rPr>
        <w:t xml:space="preserve">. </w:t>
      </w:r>
      <w:r w:rsidR="000A2011" w:rsidRPr="006D3CAD">
        <w:rPr>
          <w:color w:val="auto"/>
        </w:rPr>
        <w:t xml:space="preserve">Secure </w:t>
      </w:r>
      <w:r w:rsidR="00EF73B6" w:rsidRPr="006D3CAD">
        <w:rPr>
          <w:color w:val="auto"/>
        </w:rPr>
        <w:t>attachment of the distal TA muscle tendon to the force transducer is also of great importance for accurate measurements. Slippage or tearing of the tendon should be prevented or directly corrected.</w:t>
      </w:r>
      <w:r w:rsidR="00D63F9E" w:rsidRPr="006D3CAD">
        <w:rPr>
          <w:color w:val="auto"/>
        </w:rPr>
        <w:t xml:space="preserve"> Therefore, a custom-made clamp was created from a surgical hemostat </w:t>
      </w:r>
      <w:r w:rsidR="00C4413C" w:rsidRPr="006D3CAD">
        <w:rPr>
          <w:color w:val="auto"/>
        </w:rPr>
        <w:t xml:space="preserve">and </w:t>
      </w:r>
      <w:r w:rsidR="00D63F9E" w:rsidRPr="006D3CAD">
        <w:rPr>
          <w:color w:val="auto"/>
        </w:rPr>
        <w:t xml:space="preserve">modified with a tightening screw. Other research groups have </w:t>
      </w:r>
      <w:r w:rsidR="00C10B30" w:rsidRPr="006D3CAD">
        <w:rPr>
          <w:color w:val="auto"/>
        </w:rPr>
        <w:t>described a technique of drying the tendon for about 30 minutes to mechanically strengthen the interface between the tendon and a clamp</w:t>
      </w:r>
      <w:r w:rsidR="00C10B30" w:rsidRPr="006D3CAD">
        <w:rPr>
          <w:color w:val="auto"/>
        </w:rPr>
        <w:fldChar w:fldCharType="begin"/>
      </w:r>
      <w:r w:rsidR="0011237F" w:rsidRPr="006D3CAD">
        <w:rPr>
          <w:color w:val="auto"/>
        </w:rPr>
        <w:instrText xml:space="preserve"> ADDIN EN.CITE &lt;EndNote&gt;&lt;Cite&gt;&lt;Author&gt;Schmoll&lt;/Author&gt;&lt;Year&gt;2017&lt;/Year&gt;&lt;RecNum&gt;9&lt;/RecNum&gt;&lt;DisplayText&gt;&lt;style face="superscript"&gt;49&lt;/style&gt;&lt;/DisplayText&gt;&lt;record&gt;&lt;rec-number&gt;9&lt;/rec-number&gt;&lt;foreign-keys&gt;&lt;key app="EN" db-id="0xt559wpl2w9toe0wxpvw9fmze20r05zz9pe" timestamp="1606246191"&gt;9&lt;/key&gt;&lt;/foreign-keys&gt;&lt;ref-type name="Journal Article"&gt;17&lt;/ref-type&gt;&lt;contributors&gt;&lt;authors&gt;&lt;author&gt;Schmoll, M.&lt;/author&gt;&lt;author&gt;Unger, E.&lt;/author&gt;&lt;author&gt;Bijak, M.&lt;/author&gt;&lt;author&gt;Stoiber, M.&lt;/author&gt;&lt;author&gt;Lanmuller, H.&lt;/author&gt;&lt;author&gt;Jarvis, J. C.&lt;/author&gt;&lt;/authors&gt;&lt;/contributors&gt;&lt;auth-address&gt;Center for Medical Physics and Biomedical Engineering, Medical University Vienna, Waehringer Guertel, Vienna, Austria.&amp;#xD;School of Sport and Exercise Sciences, Liverpool John Moores University, Liverpool, United Kingdom.&lt;/auth-address&gt;&lt;titles&gt;&lt;title&gt;A novel miniature in-line load-cell to measure in-situ tensile forces in the tibialis anterior tendon of rats&lt;/title&gt;&lt;secondary-title&gt;PLoS One&lt;/secondary-title&gt;&lt;/titles&gt;&lt;periodical&gt;&lt;full-title&gt;PLoS One&lt;/full-title&gt;&lt;/periodical&gt;&lt;pages&gt;e0185209&lt;/pages&gt;&lt;volume&gt;12&lt;/volume&gt;&lt;number&gt;9&lt;/number&gt;&lt;edition&gt;2017/09/22&lt;/edition&gt;&lt;keywords&gt;&lt;keyword&gt;Animals&lt;/keyword&gt;&lt;keyword&gt;Biomechanical Phenomena&lt;/keyword&gt;&lt;keyword&gt;Male&lt;/keyword&gt;&lt;keyword&gt;Materials Testing/*instrumentation&lt;/keyword&gt;&lt;keyword&gt;Miniaturization/*instrumentation&lt;/keyword&gt;&lt;keyword&gt;Rats&lt;/keyword&gt;&lt;keyword&gt;Rats, Wistar&lt;/keyword&gt;&lt;keyword&gt;Tendons/*physiology&lt;/keyword&gt;&lt;keyword&gt;*Tensile Strength&lt;/keyword&gt;&lt;keyword&gt;*Tibia&lt;/keyword&gt;&lt;keyword&gt;Weight-Bearing&lt;/keyword&gt;&lt;/keywords&gt;&lt;dates&gt;&lt;year&gt;2017&lt;/year&gt;&lt;/dates&gt;&lt;isbn&gt;1932-6203 (Electronic)&amp;#xD;1932-6203 (Linking)&lt;/isbn&gt;&lt;accession-num&gt;28934327&lt;/accession-num&gt;&lt;urls&gt;&lt;related-urls&gt;&lt;url&gt;https://www.ncbi.nlm.nih.gov/pubmed/28934327&lt;/url&gt;&lt;/related-urls&gt;&lt;/urls&gt;&lt;custom2&gt;PMC5608493&lt;/custom2&gt;&lt;electronic-resource-num&gt;10.1371/journal.pone.0185209&lt;/electronic-resource-num&gt;&lt;/record&gt;&lt;/Cite&gt;&lt;/EndNote&gt;</w:instrText>
      </w:r>
      <w:r w:rsidR="00C10B30" w:rsidRPr="006D3CAD">
        <w:rPr>
          <w:color w:val="auto"/>
        </w:rPr>
        <w:fldChar w:fldCharType="separate"/>
      </w:r>
      <w:r w:rsidR="0011237F" w:rsidRPr="006D3CAD">
        <w:rPr>
          <w:noProof/>
          <w:color w:val="auto"/>
          <w:vertAlign w:val="superscript"/>
        </w:rPr>
        <w:t>49</w:t>
      </w:r>
      <w:r w:rsidR="00C10B30" w:rsidRPr="006D3CAD">
        <w:rPr>
          <w:color w:val="auto"/>
        </w:rPr>
        <w:fldChar w:fldCharType="end"/>
      </w:r>
      <w:r w:rsidR="00C10B30" w:rsidRPr="006D3CAD">
        <w:rPr>
          <w:color w:val="auto"/>
        </w:rPr>
        <w:t>.</w:t>
      </w:r>
      <w:r w:rsidR="001E5602" w:rsidRPr="006D3CAD">
        <w:rPr>
          <w:color w:val="auto"/>
        </w:rPr>
        <w:t xml:space="preserve"> </w:t>
      </w:r>
      <w:r w:rsidR="000A2011" w:rsidRPr="006D3CAD">
        <w:rPr>
          <w:color w:val="auto"/>
        </w:rPr>
        <w:t>In order</w:t>
      </w:r>
      <w:r w:rsidR="00EF73B6" w:rsidRPr="006D3CAD">
        <w:rPr>
          <w:color w:val="auto"/>
        </w:rPr>
        <w:t xml:space="preserve"> to maintain endurance</w:t>
      </w:r>
      <w:r w:rsidR="000A2011" w:rsidRPr="006D3CAD">
        <w:rPr>
          <w:color w:val="auto"/>
        </w:rPr>
        <w:t xml:space="preserve"> of the muscle</w:t>
      </w:r>
      <w:r w:rsidR="00EF73B6" w:rsidRPr="006D3CAD">
        <w:rPr>
          <w:color w:val="auto"/>
        </w:rPr>
        <w:t xml:space="preserve"> it is critical to </w:t>
      </w:r>
      <w:r w:rsidR="00A46C18" w:rsidRPr="006D3CAD">
        <w:rPr>
          <w:color w:val="auto"/>
        </w:rPr>
        <w:t>avoid desiccation of</w:t>
      </w:r>
      <w:r w:rsidR="00EF73B6" w:rsidRPr="006D3CAD">
        <w:rPr>
          <w:color w:val="auto"/>
        </w:rPr>
        <w:t xml:space="preserve"> the TA muscle</w:t>
      </w:r>
      <w:r w:rsidR="00A46C18" w:rsidRPr="006D3CAD">
        <w:rPr>
          <w:color w:val="auto"/>
        </w:rPr>
        <w:t xml:space="preserve"> and tendon</w:t>
      </w:r>
      <w:r w:rsidR="00EF73B6" w:rsidRPr="006D3CAD">
        <w:rPr>
          <w:color w:val="auto"/>
        </w:rPr>
        <w:t xml:space="preserve"> with warm </w:t>
      </w:r>
      <w:r w:rsidR="00A46C18" w:rsidRPr="006D3CAD">
        <w:rPr>
          <w:color w:val="auto"/>
        </w:rPr>
        <w:t>0.9% NaCl</w:t>
      </w:r>
      <w:r w:rsidR="00EF73B6" w:rsidRPr="006D3CAD">
        <w:rPr>
          <w:color w:val="auto"/>
        </w:rPr>
        <w:t xml:space="preserve"> </w:t>
      </w:r>
      <w:r w:rsidR="00EF73B6" w:rsidRPr="006D3CAD">
        <w:rPr>
          <w:color w:val="auto"/>
        </w:rPr>
        <w:lastRenderedPageBreak/>
        <w:t xml:space="preserve">and implement </w:t>
      </w:r>
      <w:r w:rsidR="00FE2A77" w:rsidRPr="006D3CAD">
        <w:rPr>
          <w:color w:val="auto"/>
        </w:rPr>
        <w:t>a 5</w:t>
      </w:r>
      <w:r w:rsidR="002C2365" w:rsidRPr="006D3CAD">
        <w:rPr>
          <w:color w:val="auto"/>
        </w:rPr>
        <w:t>-</w:t>
      </w:r>
      <w:r w:rsidR="00EF73B6" w:rsidRPr="006D3CAD">
        <w:rPr>
          <w:color w:val="auto"/>
        </w:rPr>
        <w:t>minute</w:t>
      </w:r>
      <w:r w:rsidR="002C2365" w:rsidRPr="006D3CAD">
        <w:rPr>
          <w:color w:val="auto"/>
        </w:rPr>
        <w:t>s</w:t>
      </w:r>
      <w:r w:rsidR="00EF73B6" w:rsidRPr="006D3CAD">
        <w:rPr>
          <w:color w:val="auto"/>
        </w:rPr>
        <w:t xml:space="preserve"> resting period between each tetanic stimulation.</w:t>
      </w:r>
      <w:r w:rsidR="00C4413C" w:rsidRPr="006D3CAD">
        <w:rPr>
          <w:color w:val="auto"/>
        </w:rPr>
        <w:t xml:space="preserve"> </w:t>
      </w:r>
      <w:r w:rsidR="008E3324" w:rsidRPr="006D3CAD">
        <w:rPr>
          <w:color w:val="auto"/>
        </w:rPr>
        <w:t>The resting period is based on t</w:t>
      </w:r>
      <w:r w:rsidR="00C4413C" w:rsidRPr="006D3CAD">
        <w:rPr>
          <w:color w:val="auto"/>
        </w:rPr>
        <w:t>he</w:t>
      </w:r>
      <w:r w:rsidR="008E3324" w:rsidRPr="006D3CAD">
        <w:rPr>
          <w:color w:val="auto"/>
        </w:rPr>
        <w:t xml:space="preserve"> activity of the</w:t>
      </w:r>
      <w:r w:rsidR="00C4413C" w:rsidRPr="006D3CAD">
        <w:rPr>
          <w:color w:val="auto"/>
        </w:rPr>
        <w:t xml:space="preserve"> phosphagen system,</w:t>
      </w:r>
      <w:r w:rsidR="008E3324" w:rsidRPr="006D3CAD">
        <w:rPr>
          <w:color w:val="auto"/>
        </w:rPr>
        <w:t xml:space="preserve"> also known as the immediate energy source, which is important for explosive muscle contractions. It consists of adenosine triphosphate (</w:t>
      </w:r>
      <w:r w:rsidR="00C4413C" w:rsidRPr="006D3CAD">
        <w:rPr>
          <w:color w:val="auto"/>
        </w:rPr>
        <w:t>ATP</w:t>
      </w:r>
      <w:r w:rsidR="008E3324" w:rsidRPr="006D3CAD">
        <w:rPr>
          <w:color w:val="auto"/>
        </w:rPr>
        <w:t>)</w:t>
      </w:r>
      <w:r w:rsidR="00C4413C" w:rsidRPr="006D3CAD">
        <w:rPr>
          <w:color w:val="auto"/>
        </w:rPr>
        <w:t xml:space="preserve"> </w:t>
      </w:r>
      <w:r w:rsidR="008E3324" w:rsidRPr="006D3CAD">
        <w:rPr>
          <w:color w:val="auto"/>
        </w:rPr>
        <w:t>and creatine phosphate activity and</w:t>
      </w:r>
      <w:r w:rsidR="00C4413C" w:rsidRPr="006D3CAD">
        <w:rPr>
          <w:color w:val="auto"/>
        </w:rPr>
        <w:t xml:space="preserve"> provides energy for less than 10 seconds of maximal activity. </w:t>
      </w:r>
      <w:r w:rsidR="008E3324" w:rsidRPr="006D3CAD">
        <w:rPr>
          <w:color w:val="auto"/>
        </w:rPr>
        <w:t>It requires approximately 3-5 minutes to replenish 100% of the phosphagens</w:t>
      </w:r>
      <w:r w:rsidR="008E3324" w:rsidRPr="006D3CAD">
        <w:rPr>
          <w:color w:val="auto"/>
        </w:rPr>
        <w:fldChar w:fldCharType="begin"/>
      </w:r>
      <w:r w:rsidR="0011237F" w:rsidRPr="006D3CAD">
        <w:rPr>
          <w:color w:val="auto"/>
        </w:rPr>
        <w:instrText xml:space="preserve"> ADDIN EN.CITE &lt;EndNote&gt;&lt;Cite&gt;&lt;Author&gt;Paul&lt;/Author&gt;&lt;Year&gt;2012&lt;/Year&gt;&lt;RecNum&gt;11&lt;/RecNum&gt;&lt;DisplayText&gt;&lt;style face="superscript"&gt;50&lt;/style&gt;&lt;/DisplayText&gt;&lt;record&gt;&lt;rec-number&gt;11&lt;/rec-number&gt;&lt;foreign-keys&gt;&lt;key app="EN" db-id="0xt559wpl2w9toe0wxpvw9fmze20r05zz9pe" timestamp="1606261632"&gt;11&lt;/key&gt;&lt;/foreign-keys&gt;&lt;ref-type name="Book Section"&gt;5&lt;/ref-type&gt;&lt;contributors&gt;&lt;authors&gt;&lt;author&gt;Paul, Richard J.&lt;/author&gt;&lt;/authors&gt;&lt;secondary-authors&gt;&lt;author&gt;Sperelakis, Nicholas&lt;/author&gt;&lt;/secondary-authors&gt;&lt;/contributors&gt;&lt;titles&gt;&lt;title&gt;Chapter 46 - Contraction of Muscles: Mechanochemistry&lt;/title&gt;&lt;secondary-title&gt;Cell Physiology Source Book (Fourth Edition)&lt;/secondary-title&gt;&lt;/titles&gt;&lt;pages&gt;801-821&lt;/pages&gt;&lt;dates&gt;&lt;year&gt;2012&lt;/year&gt;&lt;pub-dates&gt;&lt;date&gt;2012/01/01/&lt;/date&gt;&lt;/pub-dates&gt;&lt;/dates&gt;&lt;pub-location&gt;San Diego&lt;/pub-location&gt;&lt;publisher&gt;Academic Press&lt;/publisher&gt;&lt;isbn&gt;978-0-12-387738-3&lt;/isbn&gt;&lt;urls&gt;&lt;related-urls&gt;&lt;url&gt;http://www.sciencedirect.com/science/article/pii/B9780123877383000469&lt;/url&gt;&lt;/related-urls&gt;&lt;/urls&gt;&lt;electronic-resource-num&gt;https://doi.org/10.1016/B978-0-12-387738-3.00046-9&lt;/electronic-resource-num&gt;&lt;/record&gt;&lt;/Cite&gt;&lt;/EndNote&gt;</w:instrText>
      </w:r>
      <w:r w:rsidR="008E3324" w:rsidRPr="006D3CAD">
        <w:rPr>
          <w:color w:val="auto"/>
        </w:rPr>
        <w:fldChar w:fldCharType="separate"/>
      </w:r>
      <w:r w:rsidR="0011237F" w:rsidRPr="006D3CAD">
        <w:rPr>
          <w:noProof/>
          <w:color w:val="auto"/>
          <w:vertAlign w:val="superscript"/>
        </w:rPr>
        <w:t>50</w:t>
      </w:r>
      <w:r w:rsidR="008E3324" w:rsidRPr="006D3CAD">
        <w:rPr>
          <w:color w:val="auto"/>
        </w:rPr>
        <w:fldChar w:fldCharType="end"/>
      </w:r>
      <w:r w:rsidR="008E3324" w:rsidRPr="006D3CAD">
        <w:rPr>
          <w:color w:val="auto"/>
        </w:rPr>
        <w:t xml:space="preserve">. </w:t>
      </w:r>
    </w:p>
    <w:p w14:paraId="6A47277E" w14:textId="3C4C5339" w:rsidR="00B231D1" w:rsidRPr="006D3CAD" w:rsidRDefault="00B231D1" w:rsidP="001E5602">
      <w:pPr>
        <w:contextualSpacing/>
        <w:rPr>
          <w:color w:val="auto"/>
        </w:rPr>
      </w:pPr>
    </w:p>
    <w:p w14:paraId="5BF4875C" w14:textId="28AB5DAA" w:rsidR="00E2237C" w:rsidRPr="006D3CAD" w:rsidRDefault="000A2011" w:rsidP="001E5602">
      <w:pPr>
        <w:contextualSpacing/>
        <w:rPr>
          <w:color w:val="auto"/>
        </w:rPr>
      </w:pPr>
      <w:r w:rsidRPr="006D3CAD">
        <w:rPr>
          <w:color w:val="auto"/>
        </w:rPr>
        <w:t xml:space="preserve">We recognize the limitations of the </w:t>
      </w:r>
      <w:r w:rsidR="003E259D" w:rsidRPr="006D3CAD">
        <w:rPr>
          <w:color w:val="auto"/>
        </w:rPr>
        <w:t xml:space="preserve">method described in this </w:t>
      </w:r>
      <w:r w:rsidRPr="006D3CAD">
        <w:rPr>
          <w:color w:val="auto"/>
        </w:rPr>
        <w:t>video</w:t>
      </w:r>
      <w:r w:rsidR="003E259D" w:rsidRPr="006D3CAD">
        <w:rPr>
          <w:color w:val="auto"/>
        </w:rPr>
        <w:t xml:space="preserve">. The non-survival nature of the procedure </w:t>
      </w:r>
      <w:r w:rsidRPr="006D3CAD">
        <w:rPr>
          <w:color w:val="auto"/>
        </w:rPr>
        <w:t xml:space="preserve">does not allow for </w:t>
      </w:r>
      <w:r w:rsidR="003E259D" w:rsidRPr="006D3CAD">
        <w:rPr>
          <w:color w:val="auto"/>
        </w:rPr>
        <w:t>serial measurements over time. Additionally, it is a</w:t>
      </w:r>
      <w:r w:rsidRPr="006D3CAD">
        <w:rPr>
          <w:color w:val="auto"/>
        </w:rPr>
        <w:t xml:space="preserve"> detailed </w:t>
      </w:r>
      <w:r w:rsidR="003E259D" w:rsidRPr="006D3CAD">
        <w:rPr>
          <w:color w:val="auto"/>
        </w:rPr>
        <w:t>and time-consuming testing protocol. During the 1</w:t>
      </w:r>
      <w:r w:rsidRPr="006D3CAD">
        <w:rPr>
          <w:color w:val="auto"/>
        </w:rPr>
        <w:t xml:space="preserve"> to </w:t>
      </w:r>
      <w:r w:rsidR="003E259D" w:rsidRPr="006D3CAD">
        <w:rPr>
          <w:color w:val="auto"/>
        </w:rPr>
        <w:t xml:space="preserve">2 hour </w:t>
      </w:r>
      <w:r w:rsidRPr="006D3CAD">
        <w:rPr>
          <w:color w:val="auto"/>
        </w:rPr>
        <w:t>testing time</w:t>
      </w:r>
      <w:r w:rsidR="003E259D" w:rsidRPr="006D3CAD">
        <w:rPr>
          <w:color w:val="auto"/>
        </w:rPr>
        <w:t xml:space="preserve">, the nerve and muscle undergo a significant </w:t>
      </w:r>
      <w:r w:rsidRPr="006D3CAD">
        <w:rPr>
          <w:color w:val="auto"/>
        </w:rPr>
        <w:t xml:space="preserve">number </w:t>
      </w:r>
      <w:r w:rsidR="003E259D" w:rsidRPr="006D3CAD">
        <w:rPr>
          <w:color w:val="auto"/>
        </w:rPr>
        <w:t xml:space="preserve">of stimulations which </w:t>
      </w:r>
      <w:r w:rsidRPr="006D3CAD">
        <w:rPr>
          <w:color w:val="auto"/>
        </w:rPr>
        <w:t xml:space="preserve">may result in </w:t>
      </w:r>
      <w:r w:rsidR="003E259D" w:rsidRPr="006D3CAD">
        <w:rPr>
          <w:color w:val="auto"/>
        </w:rPr>
        <w:t>muscle fatigue</w:t>
      </w:r>
      <w:r w:rsidRPr="006D3CAD">
        <w:rPr>
          <w:color w:val="auto"/>
        </w:rPr>
        <w:t xml:space="preserve"> </w:t>
      </w:r>
      <w:r w:rsidR="00FE2A77" w:rsidRPr="006D3CAD">
        <w:rPr>
          <w:color w:val="auto"/>
        </w:rPr>
        <w:t>with potential decrease in ITF.</w:t>
      </w:r>
      <w:r w:rsidRPr="006D3CAD">
        <w:rPr>
          <w:color w:val="auto"/>
        </w:rPr>
        <w:t xml:space="preserve"> </w:t>
      </w:r>
      <w:r w:rsidR="003E259D" w:rsidRPr="006D3CAD">
        <w:rPr>
          <w:color w:val="auto"/>
        </w:rPr>
        <w:t>This has, however, proven to be less prominent in the rat model compared to the rabbit</w:t>
      </w:r>
      <w:r w:rsidR="003E259D" w:rsidRPr="006D3CAD">
        <w:rPr>
          <w:color w:val="auto"/>
        </w:rPr>
        <w:fldChar w:fldCharType="begin"/>
      </w:r>
      <w:r w:rsidR="0011237F" w:rsidRPr="006D3CAD">
        <w:rPr>
          <w:color w:val="auto"/>
        </w:rPr>
        <w:instrText xml:space="preserve"> ADDIN EN.CITE &lt;EndNote&gt;&lt;Cite&gt;&lt;Author&gt;Giusti&lt;/Author&gt;&lt;Year&gt;2012&lt;/Year&gt;&lt;RecNum&gt;42&lt;/RecNum&gt;&lt;DisplayText&gt;&lt;style face="superscript"&gt;33&lt;/style&gt;&lt;/DisplayText&gt;&lt;record&gt;&lt;rec-number&gt;42&lt;/rec-number&gt;&lt;foreign-keys&gt;&lt;key app="EN" db-id="te0pser27svasae2ts5xpt2mx0259s2axedd" timestamp="1599161128" guid="48a9d7ae-c816-4c11-925c-53caea17c832"&gt;42&lt;/key&gt;&lt;/foreign-keys&gt;&lt;ref-type name="Journal Article"&gt;17&lt;/ref-type&gt;&lt;contributors&gt;&lt;authors&gt;&lt;author&gt;Giusti, G.&lt;/author&gt;&lt;author&gt;Kremer, T.&lt;/author&gt;&lt;author&gt;Willems, W. F.&lt;/author&gt;&lt;author&gt;Friedrich, P. F.&lt;/author&gt;&lt;author&gt;Bishop, A. T.&lt;/author&gt;&lt;author&gt;Shin, A. Y.&lt;/author&gt;&lt;/authors&gt;&lt;/contributors&gt;&lt;auth-address&gt;Microvascular Research Laboratory, Mayo Clinic, Rochester, MN 55905, USA.&lt;/auth-address&gt;&lt;titles&gt;&lt;title&gt;Description and validation of isometric tetanic muscle force test in rabbits&lt;/title&gt;&lt;secondary-title&gt;Microsurgery&lt;/secondary-title&gt;&lt;/titles&gt;&lt;periodical&gt;&lt;full-title&gt;Microsurgery&lt;/full-title&gt;&lt;/periodical&gt;&lt;pages&gt;35-42&lt;/pages&gt;&lt;volume&gt;32&lt;/volume&gt;&lt;number&gt;1&lt;/number&gt;&lt;edition&gt;2011/11/25&lt;/edition&gt;&lt;keywords&gt;&lt;keyword&gt;Animals&lt;/keyword&gt;&lt;keyword&gt;Electric Stimulation&lt;/keyword&gt;&lt;keyword&gt;Isometric Contraction/*physiology&lt;/keyword&gt;&lt;keyword&gt;Male&lt;/keyword&gt;&lt;keyword&gt;Models, Animal&lt;/keyword&gt;&lt;keyword&gt;Muscle Strength/physiology&lt;/keyword&gt;&lt;keyword&gt;Muscle, Skeletal/*physiology&lt;/keyword&gt;&lt;keyword&gt;Peroneal Nerve/physiology&lt;/keyword&gt;&lt;keyword&gt;Rabbits&lt;/keyword&gt;&lt;keyword&gt;Tendons/physiology&lt;/keyword&gt;&lt;/keywords&gt;&lt;dates&gt;&lt;year&gt;2012&lt;/year&gt;&lt;pub-dates&gt;&lt;date&gt;Jan&lt;/date&gt;&lt;/pub-dates&gt;&lt;/dates&gt;&lt;isbn&gt;1098-2752 (Electronic)&amp;#xD;0738-1085 (Linking)&lt;/isbn&gt;&lt;accession-num&gt;22113792&lt;/accession-num&gt;&lt;urls&gt;&lt;related-urls&gt;&lt;url&gt;https://www.ncbi.nlm.nih.gov/pubmed/22113792&lt;/url&gt;&lt;/related-urls&gt;&lt;/urls&gt;&lt;electronic-resource-num&gt;10.1002/micr.20941&lt;/electronic-resource-num&gt;&lt;/record&gt;&lt;/Cite&gt;&lt;/EndNote&gt;</w:instrText>
      </w:r>
      <w:r w:rsidR="003E259D" w:rsidRPr="006D3CAD">
        <w:rPr>
          <w:color w:val="auto"/>
        </w:rPr>
        <w:fldChar w:fldCharType="separate"/>
      </w:r>
      <w:r w:rsidR="0011237F" w:rsidRPr="006D3CAD">
        <w:rPr>
          <w:noProof/>
          <w:color w:val="auto"/>
          <w:vertAlign w:val="superscript"/>
        </w:rPr>
        <w:t>33</w:t>
      </w:r>
      <w:r w:rsidR="003E259D" w:rsidRPr="006D3CAD">
        <w:rPr>
          <w:color w:val="auto"/>
        </w:rPr>
        <w:fldChar w:fldCharType="end"/>
      </w:r>
      <w:r w:rsidR="003E259D" w:rsidRPr="006D3CAD">
        <w:rPr>
          <w:color w:val="auto"/>
        </w:rPr>
        <w:t>.</w:t>
      </w:r>
      <w:r w:rsidR="001E5602" w:rsidRPr="006D3CAD">
        <w:rPr>
          <w:color w:val="auto"/>
        </w:rPr>
        <w:t xml:space="preserve"> </w:t>
      </w:r>
    </w:p>
    <w:p w14:paraId="5E50ED24" w14:textId="77777777" w:rsidR="003E259D" w:rsidRPr="006D3CAD" w:rsidRDefault="003E259D" w:rsidP="001E5602">
      <w:pPr>
        <w:contextualSpacing/>
        <w:rPr>
          <w:color w:val="auto"/>
        </w:rPr>
      </w:pPr>
    </w:p>
    <w:p w14:paraId="14412D9C" w14:textId="4D4E873C" w:rsidR="003E259D" w:rsidRPr="006D3CAD" w:rsidRDefault="00287B79" w:rsidP="001E5602">
      <w:pPr>
        <w:contextualSpacing/>
        <w:rPr>
          <w:color w:val="auto"/>
        </w:rPr>
      </w:pPr>
      <w:r w:rsidRPr="006D3CAD">
        <w:rPr>
          <w:color w:val="auto"/>
        </w:rPr>
        <w:t xml:space="preserve">In conclusion, the </w:t>
      </w:r>
      <w:r w:rsidR="00FE2A77" w:rsidRPr="006D3CAD">
        <w:rPr>
          <w:color w:val="auto"/>
        </w:rPr>
        <w:t>ITF</w:t>
      </w:r>
      <w:r w:rsidRPr="006D3CAD">
        <w:rPr>
          <w:color w:val="auto"/>
        </w:rPr>
        <w:t xml:space="preserve"> measurement </w:t>
      </w:r>
      <w:r w:rsidR="00D07FE3" w:rsidRPr="006D3CAD">
        <w:rPr>
          <w:color w:val="auto"/>
        </w:rPr>
        <w:t>described in this video is an</w:t>
      </w:r>
      <w:r w:rsidRPr="006D3CAD">
        <w:rPr>
          <w:color w:val="auto"/>
        </w:rPr>
        <w:t xml:space="preserve"> invaluable tool in experimental peripheral nerve studies to quantify motor recovery. When presented with other outcome measures such as electrophysiology and histomorphometry, a global assessment of nerve function</w:t>
      </w:r>
      <w:r w:rsidR="00042357" w:rsidRPr="006D3CAD">
        <w:rPr>
          <w:color w:val="auto"/>
        </w:rPr>
        <w:t xml:space="preserve"> can be provided</w:t>
      </w:r>
      <w:r w:rsidRPr="006D3CAD">
        <w:rPr>
          <w:color w:val="auto"/>
        </w:rPr>
        <w:t xml:space="preserve">. </w:t>
      </w:r>
    </w:p>
    <w:p w14:paraId="320FD382" w14:textId="77777777" w:rsidR="007F3186" w:rsidRPr="006D3CAD" w:rsidRDefault="007F3186" w:rsidP="001E5602">
      <w:pPr>
        <w:contextualSpacing/>
        <w:rPr>
          <w:color w:val="auto"/>
        </w:rPr>
      </w:pPr>
    </w:p>
    <w:p w14:paraId="4F0EB546" w14:textId="7A2DA205" w:rsidR="00F6601B" w:rsidRPr="006D3CAD" w:rsidRDefault="00AA03DF" w:rsidP="001E5602">
      <w:pPr>
        <w:pStyle w:val="NormalWeb"/>
        <w:spacing w:before="0" w:beforeAutospacing="0" w:after="0" w:afterAutospacing="0"/>
        <w:contextualSpacing/>
        <w:rPr>
          <w:b/>
          <w:bCs/>
        </w:rPr>
      </w:pPr>
      <w:r w:rsidRPr="006D3CAD">
        <w:rPr>
          <w:b/>
          <w:bCs/>
        </w:rPr>
        <w:t>ACKNOWLEDGMENTS:</w:t>
      </w:r>
    </w:p>
    <w:p w14:paraId="2D96E92E" w14:textId="75DE5602" w:rsidR="00AA03DF" w:rsidRPr="006D3CAD" w:rsidRDefault="00D52C23" w:rsidP="001E5602">
      <w:pPr>
        <w:contextualSpacing/>
      </w:pPr>
      <w:r w:rsidRPr="006D3CAD">
        <w:t>Research reported in this publication was supported by the National Institute of Neurological Disorders and Stroke of the National Institutes of Health under Award Number RO1 NS 102360. The content is solely the responsibility of the authors and does not necessarily represent the official views of the National Institutes of Health.</w:t>
      </w:r>
    </w:p>
    <w:p w14:paraId="3531DD04" w14:textId="77777777" w:rsidR="00F6601B" w:rsidRPr="006D3CAD" w:rsidRDefault="00F6601B" w:rsidP="001E5602">
      <w:pPr>
        <w:contextualSpacing/>
        <w:rPr>
          <w:b/>
          <w:bCs/>
        </w:rPr>
      </w:pPr>
    </w:p>
    <w:p w14:paraId="5D52ED8B" w14:textId="18BDEC60" w:rsidR="00AA03DF" w:rsidRPr="006D3CAD" w:rsidRDefault="00AA03DF" w:rsidP="001E5602">
      <w:pPr>
        <w:pStyle w:val="NormalWeb"/>
        <w:spacing w:before="0" w:beforeAutospacing="0" w:after="0" w:afterAutospacing="0"/>
        <w:contextualSpacing/>
        <w:rPr>
          <w:b/>
          <w:bCs/>
        </w:rPr>
      </w:pPr>
      <w:r w:rsidRPr="006D3CAD">
        <w:rPr>
          <w:b/>
        </w:rPr>
        <w:t>DISCLOSURES</w:t>
      </w:r>
      <w:r w:rsidRPr="006D3CAD">
        <w:rPr>
          <w:b/>
          <w:bCs/>
        </w:rPr>
        <w:t xml:space="preserve">: </w:t>
      </w:r>
    </w:p>
    <w:p w14:paraId="4E0C3135" w14:textId="0D99AE3F" w:rsidR="007A4DD6" w:rsidRPr="006D3CAD" w:rsidRDefault="00D52C23" w:rsidP="001E5602">
      <w:pPr>
        <w:contextualSpacing/>
        <w:rPr>
          <w:color w:val="auto"/>
        </w:rPr>
      </w:pPr>
      <w:r w:rsidRPr="006D3CAD">
        <w:rPr>
          <w:color w:val="auto"/>
        </w:rPr>
        <w:t xml:space="preserve">The authors have nothing to disclose. </w:t>
      </w:r>
    </w:p>
    <w:p w14:paraId="66030076" w14:textId="77777777" w:rsidR="00AA03DF" w:rsidRPr="006D3CAD" w:rsidRDefault="00AA03DF" w:rsidP="001E5602">
      <w:pPr>
        <w:contextualSpacing/>
        <w:rPr>
          <w:color w:val="auto"/>
        </w:rPr>
      </w:pPr>
    </w:p>
    <w:p w14:paraId="332FE099" w14:textId="6663358E" w:rsidR="00F6601B" w:rsidRPr="006D3CAD" w:rsidRDefault="009726EE" w:rsidP="001E5602">
      <w:pPr>
        <w:contextualSpacing/>
      </w:pPr>
      <w:r w:rsidRPr="006D3CAD">
        <w:rPr>
          <w:b/>
          <w:bCs/>
        </w:rPr>
        <w:t>REFERENCES</w:t>
      </w:r>
      <w:r w:rsidR="00D04760" w:rsidRPr="006D3CAD">
        <w:rPr>
          <w:b/>
          <w:bCs/>
        </w:rPr>
        <w:t>:</w:t>
      </w:r>
      <w:r w:rsidRPr="006D3CAD">
        <w:t xml:space="preserve"> </w:t>
      </w:r>
    </w:p>
    <w:p w14:paraId="6DAEDD0B" w14:textId="406CBAE0" w:rsidR="0011237F" w:rsidRPr="006D3CAD" w:rsidRDefault="008457B9" w:rsidP="001E5602">
      <w:pPr>
        <w:pStyle w:val="EndNoteBibliography"/>
        <w:contextualSpacing/>
      </w:pPr>
      <w:r w:rsidRPr="006D3CAD">
        <w:rPr>
          <w:color w:val="7F7F7F" w:themeColor="text1" w:themeTint="80"/>
        </w:rPr>
        <w:fldChar w:fldCharType="begin"/>
      </w:r>
      <w:r w:rsidRPr="006D3CAD">
        <w:rPr>
          <w:color w:val="7F7F7F" w:themeColor="text1" w:themeTint="80"/>
        </w:rPr>
        <w:instrText xml:space="preserve"> ADDIN EN.REFLIST </w:instrText>
      </w:r>
      <w:r w:rsidRPr="006D3CAD">
        <w:rPr>
          <w:color w:val="7F7F7F" w:themeColor="text1" w:themeTint="80"/>
        </w:rPr>
        <w:fldChar w:fldCharType="separate"/>
      </w:r>
      <w:r w:rsidR="0011237F" w:rsidRPr="006D3CAD">
        <w:t>1</w:t>
      </w:r>
      <w:r w:rsidR="0011237F" w:rsidRPr="006D3CAD">
        <w:tab/>
        <w:t>Taylor, C. A., Braza, D., Rice, J. B.</w:t>
      </w:r>
      <w:r w:rsidR="000F0526">
        <w:t xml:space="preserve">, </w:t>
      </w:r>
      <w:r w:rsidR="0011237F" w:rsidRPr="006D3CAD">
        <w:t xml:space="preserve">Dillingham, T. The incidence of peripheral nerve injury in extremity trauma. </w:t>
      </w:r>
      <w:r w:rsidR="000F0526">
        <w:rPr>
          <w:i/>
        </w:rPr>
        <w:t>American Journal of Physical Medicine &amp; Rehabilitation</w:t>
      </w:r>
      <w:r w:rsidR="0011237F" w:rsidRPr="006D3CAD">
        <w:rPr>
          <w:i/>
        </w:rPr>
        <w:t>.</w:t>
      </w:r>
      <w:r w:rsidR="0011237F" w:rsidRPr="006D3CAD">
        <w:t xml:space="preserve"> </w:t>
      </w:r>
      <w:r w:rsidR="0011237F" w:rsidRPr="006D3CAD">
        <w:rPr>
          <w:b/>
        </w:rPr>
        <w:t>87</w:t>
      </w:r>
      <w:r w:rsidR="0011237F" w:rsidRPr="006D3CAD">
        <w:t xml:space="preserve"> (5), 381-385</w:t>
      </w:r>
      <w:r w:rsidR="000F0526">
        <w:t xml:space="preserve"> (</w:t>
      </w:r>
      <w:r w:rsidR="0011237F" w:rsidRPr="006D3CAD">
        <w:t>2008).</w:t>
      </w:r>
    </w:p>
    <w:p w14:paraId="2B0F028F" w14:textId="20B965F5" w:rsidR="0011237F" w:rsidRPr="006D3CAD" w:rsidRDefault="0011237F" w:rsidP="001E5602">
      <w:pPr>
        <w:pStyle w:val="EndNoteBibliography"/>
        <w:contextualSpacing/>
      </w:pPr>
      <w:r w:rsidRPr="006D3CAD">
        <w:t>2</w:t>
      </w:r>
      <w:r w:rsidRPr="006D3CAD">
        <w:tab/>
        <w:t>Huckhagel, T., Nuchtern, J., Regelsberger, J., Lefering, R.</w:t>
      </w:r>
      <w:r w:rsidR="000F0526">
        <w:t xml:space="preserve">, </w:t>
      </w:r>
      <w:r w:rsidRPr="006D3CAD">
        <w:t xml:space="preserve">TraumaRegister, D. G. U. Nerve injury in severe trauma with upper extremity involvement: evaluation of 49,382 patients from the TraumaRegister DGU(R) between 2002 and 2015. </w:t>
      </w:r>
      <w:r w:rsidR="000F0526">
        <w:rPr>
          <w:i/>
        </w:rPr>
        <w:t>Scandinavian Journal of Trauma, Resuscitation and Emergency Medicine</w:t>
      </w:r>
      <w:r w:rsidRPr="006D3CAD">
        <w:rPr>
          <w:i/>
        </w:rPr>
        <w:t>.</w:t>
      </w:r>
      <w:r w:rsidRPr="006D3CAD">
        <w:t xml:space="preserve"> </w:t>
      </w:r>
      <w:r w:rsidRPr="006D3CAD">
        <w:rPr>
          <w:b/>
        </w:rPr>
        <w:t>26</w:t>
      </w:r>
      <w:r w:rsidRPr="006D3CAD">
        <w:t xml:space="preserve"> (1), 76</w:t>
      </w:r>
      <w:r w:rsidR="000F0526">
        <w:t xml:space="preserve"> (</w:t>
      </w:r>
      <w:r w:rsidRPr="006D3CAD">
        <w:t>2018).</w:t>
      </w:r>
    </w:p>
    <w:p w14:paraId="222AF98E" w14:textId="1DEDBA5E" w:rsidR="0011237F" w:rsidRPr="006D3CAD" w:rsidRDefault="0011237F" w:rsidP="001E5602">
      <w:pPr>
        <w:pStyle w:val="EndNoteBibliography"/>
        <w:contextualSpacing/>
      </w:pPr>
      <w:r w:rsidRPr="006D3CAD">
        <w:t>3</w:t>
      </w:r>
      <w:r w:rsidRPr="006D3CAD">
        <w:tab/>
        <w:t>Tapp, M., Wenzinger, E., Tarabishy, S., Ricci, J.</w:t>
      </w:r>
      <w:r w:rsidR="000F0526">
        <w:t xml:space="preserve">, </w:t>
      </w:r>
      <w:r w:rsidRPr="006D3CAD">
        <w:t xml:space="preserve">Herrera, F. A. The Epidemiology of Upper Extremity Nerve Injuries and Associated Cost in the US Emergency Departments. </w:t>
      </w:r>
      <w:r w:rsidR="000F0526">
        <w:rPr>
          <w:i/>
        </w:rPr>
        <w:t>Annals of Plastic Surgery</w:t>
      </w:r>
      <w:r w:rsidRPr="006D3CAD">
        <w:rPr>
          <w:i/>
        </w:rPr>
        <w:t>.</w:t>
      </w:r>
      <w:r w:rsidRPr="006D3CAD">
        <w:t xml:space="preserve"> </w:t>
      </w:r>
      <w:r w:rsidRPr="006D3CAD">
        <w:rPr>
          <w:b/>
        </w:rPr>
        <w:t>83</w:t>
      </w:r>
      <w:r w:rsidRPr="006D3CAD">
        <w:t xml:space="preserve"> (6), 676-680</w:t>
      </w:r>
      <w:r w:rsidR="000F0526">
        <w:t xml:space="preserve"> (</w:t>
      </w:r>
      <w:r w:rsidRPr="006D3CAD">
        <w:t>2019).</w:t>
      </w:r>
    </w:p>
    <w:p w14:paraId="577AF921" w14:textId="5CF6D724" w:rsidR="0011237F" w:rsidRPr="006D3CAD" w:rsidRDefault="0011237F" w:rsidP="001E5602">
      <w:pPr>
        <w:pStyle w:val="EndNoteBibliography"/>
        <w:contextualSpacing/>
      </w:pPr>
      <w:r w:rsidRPr="006D3CAD">
        <w:t>4</w:t>
      </w:r>
      <w:r w:rsidRPr="006D3CAD">
        <w:tab/>
        <w:t>Grinsell, D.</w:t>
      </w:r>
      <w:r w:rsidR="000F0526">
        <w:t xml:space="preserve">, </w:t>
      </w:r>
      <w:r w:rsidRPr="006D3CAD">
        <w:t xml:space="preserve">Keating, C. P. Peripheral nerve reconstruction after injury: a review of clinical and experimental therapies. </w:t>
      </w:r>
      <w:r w:rsidR="000F0526">
        <w:rPr>
          <w:i/>
        </w:rPr>
        <w:t>BioMed Research International</w:t>
      </w:r>
      <w:r w:rsidRPr="006D3CAD">
        <w:rPr>
          <w:i/>
        </w:rPr>
        <w:t>.</w:t>
      </w:r>
      <w:r w:rsidRPr="006D3CAD">
        <w:t xml:space="preserve"> </w:t>
      </w:r>
      <w:r w:rsidRPr="006D3CAD">
        <w:rPr>
          <w:b/>
        </w:rPr>
        <w:t>2014</w:t>
      </w:r>
      <w:r w:rsidR="000F0526">
        <w:t>,</w:t>
      </w:r>
      <w:r w:rsidRPr="006D3CAD">
        <w:t xml:space="preserve"> 698256</w:t>
      </w:r>
      <w:r w:rsidR="000F0526">
        <w:t xml:space="preserve"> (</w:t>
      </w:r>
      <w:r w:rsidRPr="006D3CAD">
        <w:t>2014).</w:t>
      </w:r>
    </w:p>
    <w:p w14:paraId="2B779DB8" w14:textId="227A33D2" w:rsidR="0011237F" w:rsidRPr="006D3CAD" w:rsidRDefault="0011237F" w:rsidP="001E5602">
      <w:pPr>
        <w:pStyle w:val="EndNoteBibliography"/>
        <w:contextualSpacing/>
      </w:pPr>
      <w:r w:rsidRPr="006D3CAD">
        <w:t>5</w:t>
      </w:r>
      <w:r w:rsidRPr="006D3CAD">
        <w:tab/>
        <w:t>Terzis, J., Faibisoff, B.</w:t>
      </w:r>
      <w:r w:rsidR="000F0526">
        <w:t xml:space="preserve">, </w:t>
      </w:r>
      <w:r w:rsidRPr="006D3CAD">
        <w:t xml:space="preserve">Williams, B. The nerve gap: suture under tension vs. graft. </w:t>
      </w:r>
      <w:r w:rsidR="000F0526">
        <w:rPr>
          <w:i/>
        </w:rPr>
        <w:t>Plastic and Reconstructive Surgery</w:t>
      </w:r>
      <w:r w:rsidRPr="006D3CAD">
        <w:rPr>
          <w:i/>
        </w:rPr>
        <w:t>.</w:t>
      </w:r>
      <w:r w:rsidRPr="006D3CAD">
        <w:t xml:space="preserve"> </w:t>
      </w:r>
      <w:r w:rsidRPr="006D3CAD">
        <w:rPr>
          <w:b/>
        </w:rPr>
        <w:t>56</w:t>
      </w:r>
      <w:r w:rsidRPr="006D3CAD">
        <w:t xml:space="preserve"> (2), 166-170 (1975).</w:t>
      </w:r>
    </w:p>
    <w:p w14:paraId="0BCE4AF5" w14:textId="77777777" w:rsidR="0011237F" w:rsidRPr="006D3CAD" w:rsidRDefault="0011237F" w:rsidP="001E5602">
      <w:pPr>
        <w:pStyle w:val="EndNoteBibliography"/>
        <w:contextualSpacing/>
      </w:pPr>
      <w:r w:rsidRPr="006D3CAD">
        <w:t>6</w:t>
      </w:r>
      <w:r w:rsidRPr="006D3CAD">
        <w:tab/>
        <w:t xml:space="preserve">Millesi, H. Forty-two years of peripheral nerve surgery. </w:t>
      </w:r>
      <w:r w:rsidRPr="006D3CAD">
        <w:rPr>
          <w:i/>
        </w:rPr>
        <w:t>Microsurgery.</w:t>
      </w:r>
      <w:r w:rsidRPr="006D3CAD">
        <w:t xml:space="preserve"> </w:t>
      </w:r>
      <w:r w:rsidRPr="006D3CAD">
        <w:rPr>
          <w:b/>
        </w:rPr>
        <w:t>14</w:t>
      </w:r>
      <w:r w:rsidRPr="006D3CAD">
        <w:t xml:space="preserve"> (4), 228-233 (1993).</w:t>
      </w:r>
    </w:p>
    <w:p w14:paraId="72C03542" w14:textId="0BF9B541" w:rsidR="0011237F" w:rsidRPr="006D3CAD" w:rsidRDefault="0011237F" w:rsidP="001E5602">
      <w:pPr>
        <w:pStyle w:val="EndNoteBibliography"/>
        <w:contextualSpacing/>
      </w:pPr>
      <w:r w:rsidRPr="006D3CAD">
        <w:lastRenderedPageBreak/>
        <w:t>7</w:t>
      </w:r>
      <w:r w:rsidRPr="006D3CAD">
        <w:tab/>
        <w:t>Wood, M. D., Kemp, S. W., Weber, C., Borschel, G. H.</w:t>
      </w:r>
      <w:r w:rsidR="000F0526">
        <w:t xml:space="preserve">, </w:t>
      </w:r>
      <w:r w:rsidRPr="006D3CAD">
        <w:t xml:space="preserve">Gordon, T. Outcome measures of peripheral nerve regeneration. </w:t>
      </w:r>
      <w:r w:rsidRPr="006D3CAD">
        <w:rPr>
          <w:i/>
        </w:rPr>
        <w:t>Annals of Anatomy-Anatomischer Anzeiger.</w:t>
      </w:r>
      <w:r w:rsidRPr="006D3CAD">
        <w:t xml:space="preserve"> </w:t>
      </w:r>
      <w:r w:rsidRPr="006D3CAD">
        <w:rPr>
          <w:b/>
        </w:rPr>
        <w:t>193</w:t>
      </w:r>
      <w:r w:rsidRPr="006D3CAD">
        <w:t xml:space="preserve"> (4), 321-333 (2011).</w:t>
      </w:r>
    </w:p>
    <w:p w14:paraId="5F1137E1" w14:textId="2A29C725" w:rsidR="0011237F" w:rsidRPr="006D3CAD" w:rsidRDefault="0011237F" w:rsidP="001E5602">
      <w:pPr>
        <w:pStyle w:val="EndNoteBibliography"/>
        <w:contextualSpacing/>
      </w:pPr>
      <w:r w:rsidRPr="006D3CAD">
        <w:t>8</w:t>
      </w:r>
      <w:r w:rsidRPr="006D3CAD">
        <w:tab/>
        <w:t>Alvites, R.</w:t>
      </w:r>
      <w:r w:rsidRPr="006D3CAD">
        <w:rPr>
          <w:i/>
        </w:rPr>
        <w:t xml:space="preserve"> </w:t>
      </w:r>
      <w:r w:rsidR="000F0526" w:rsidRPr="000F0526">
        <w:t>et al.</w:t>
      </w:r>
      <w:r w:rsidRPr="006D3CAD">
        <w:t xml:space="preserve"> Peripheral nerve injury and axonotmesis: State of the art and recent advances. </w:t>
      </w:r>
      <w:r w:rsidRPr="006D3CAD">
        <w:rPr>
          <w:i/>
        </w:rPr>
        <w:t>Cogent Medicine.</w:t>
      </w:r>
      <w:r w:rsidRPr="006D3CAD">
        <w:t xml:space="preserve"> </w:t>
      </w:r>
      <w:r w:rsidRPr="006D3CAD">
        <w:rPr>
          <w:b/>
        </w:rPr>
        <w:t>5</w:t>
      </w:r>
      <w:r w:rsidRPr="006D3CAD">
        <w:t xml:space="preserve"> (1), 1466404 (2018).</w:t>
      </w:r>
    </w:p>
    <w:p w14:paraId="13D4AFE2" w14:textId="569B5882" w:rsidR="0011237F" w:rsidRPr="006D3CAD" w:rsidRDefault="0011237F" w:rsidP="001E5602">
      <w:pPr>
        <w:pStyle w:val="EndNoteBibliography"/>
        <w:contextualSpacing/>
      </w:pPr>
      <w:r w:rsidRPr="006D3CAD">
        <w:t>9</w:t>
      </w:r>
      <w:r w:rsidRPr="006D3CAD">
        <w:tab/>
        <w:t>Diogo, C. C.</w:t>
      </w:r>
      <w:r w:rsidRPr="006D3CAD">
        <w:rPr>
          <w:i/>
        </w:rPr>
        <w:t xml:space="preserve"> </w:t>
      </w:r>
      <w:r w:rsidR="000F0526" w:rsidRPr="000F0526">
        <w:t>et al.</w:t>
      </w:r>
      <w:r w:rsidRPr="006D3CAD">
        <w:t xml:space="preserve"> The use of sheep as a model for studying peripheral nerve regeneration following nerve injury: review of the literature. </w:t>
      </w:r>
      <w:r w:rsidR="000F0526">
        <w:rPr>
          <w:i/>
        </w:rPr>
        <w:t>Journal of Neurology Research</w:t>
      </w:r>
      <w:r w:rsidRPr="006D3CAD">
        <w:rPr>
          <w:i/>
        </w:rPr>
        <w:t>.</w:t>
      </w:r>
      <w:r w:rsidRPr="006D3CAD">
        <w:t xml:space="preserve"> </w:t>
      </w:r>
      <w:r w:rsidRPr="006D3CAD">
        <w:rPr>
          <w:b/>
        </w:rPr>
        <w:t>39</w:t>
      </w:r>
      <w:r w:rsidRPr="006D3CAD">
        <w:t xml:space="preserve"> (10), 926-939</w:t>
      </w:r>
      <w:r w:rsidR="000F0526">
        <w:t xml:space="preserve"> (</w:t>
      </w:r>
      <w:r w:rsidRPr="006D3CAD">
        <w:t>2017).</w:t>
      </w:r>
    </w:p>
    <w:p w14:paraId="68DE1E03" w14:textId="6FCB4D77" w:rsidR="0011237F" w:rsidRPr="006D3CAD" w:rsidRDefault="0011237F" w:rsidP="001E5602">
      <w:pPr>
        <w:pStyle w:val="EndNoteBibliography"/>
        <w:contextualSpacing/>
        <w:rPr>
          <w:lang w:val="nl-NL"/>
        </w:rPr>
      </w:pPr>
      <w:r w:rsidRPr="006D3CAD">
        <w:t>10</w:t>
      </w:r>
      <w:r w:rsidRPr="006D3CAD">
        <w:tab/>
        <w:t xml:space="preserve">Irintchev, A. Potentials and limitations of peripheral nerve injury models in rodents with particular reference to the femoral nerve. </w:t>
      </w:r>
      <w:r w:rsidR="000F0526">
        <w:rPr>
          <w:i/>
          <w:lang w:val="nl-NL"/>
        </w:rPr>
        <w:t>Annals of Anatomy</w:t>
      </w:r>
      <w:r w:rsidRPr="006D3CAD">
        <w:rPr>
          <w:i/>
          <w:lang w:val="nl-NL"/>
        </w:rPr>
        <w:t>.</w:t>
      </w:r>
      <w:r w:rsidRPr="006D3CAD">
        <w:rPr>
          <w:lang w:val="nl-NL"/>
        </w:rPr>
        <w:t xml:space="preserve"> </w:t>
      </w:r>
      <w:r w:rsidRPr="006D3CAD">
        <w:rPr>
          <w:b/>
          <w:lang w:val="nl-NL"/>
        </w:rPr>
        <w:t>193</w:t>
      </w:r>
      <w:r w:rsidRPr="006D3CAD">
        <w:rPr>
          <w:lang w:val="nl-NL"/>
        </w:rPr>
        <w:t xml:space="preserve"> (4), 276-285</w:t>
      </w:r>
      <w:r w:rsidR="000F0526">
        <w:rPr>
          <w:lang w:val="nl-NL"/>
        </w:rPr>
        <w:t xml:space="preserve"> (</w:t>
      </w:r>
      <w:r w:rsidRPr="006D3CAD">
        <w:rPr>
          <w:lang w:val="nl-NL"/>
        </w:rPr>
        <w:t>2011).</w:t>
      </w:r>
    </w:p>
    <w:p w14:paraId="551DD366" w14:textId="20ED4D01" w:rsidR="0011237F" w:rsidRPr="006D3CAD" w:rsidRDefault="0011237F" w:rsidP="001E5602">
      <w:pPr>
        <w:pStyle w:val="EndNoteBibliography"/>
        <w:contextualSpacing/>
      </w:pPr>
      <w:r w:rsidRPr="006D3CAD">
        <w:rPr>
          <w:lang w:val="nl-NL"/>
        </w:rPr>
        <w:t>11</w:t>
      </w:r>
      <w:r w:rsidRPr="006D3CAD">
        <w:rPr>
          <w:lang w:val="nl-NL"/>
        </w:rPr>
        <w:tab/>
        <w:t>Brenner, M. J.</w:t>
      </w:r>
      <w:r w:rsidRPr="006D3CAD">
        <w:rPr>
          <w:i/>
          <w:lang w:val="nl-NL"/>
        </w:rPr>
        <w:t xml:space="preserve"> </w:t>
      </w:r>
      <w:r w:rsidR="000F0526" w:rsidRPr="000F0526">
        <w:rPr>
          <w:lang w:val="nl-NL"/>
        </w:rPr>
        <w:t>et al.</w:t>
      </w:r>
      <w:r w:rsidRPr="006D3CAD">
        <w:rPr>
          <w:lang w:val="nl-NL"/>
        </w:rPr>
        <w:t xml:space="preserve"> </w:t>
      </w:r>
      <w:r w:rsidRPr="006D3CAD">
        <w:t xml:space="preserve">Role of timing in assessment of nerve regeneration. </w:t>
      </w:r>
      <w:r w:rsidRPr="006D3CAD">
        <w:rPr>
          <w:i/>
        </w:rPr>
        <w:t>Microsurgery.</w:t>
      </w:r>
      <w:r w:rsidRPr="006D3CAD">
        <w:t xml:space="preserve"> </w:t>
      </w:r>
      <w:r w:rsidRPr="006D3CAD">
        <w:rPr>
          <w:b/>
        </w:rPr>
        <w:t>28</w:t>
      </w:r>
      <w:r w:rsidRPr="006D3CAD">
        <w:t xml:space="preserve"> (4), 265-272</w:t>
      </w:r>
      <w:r w:rsidR="000F0526">
        <w:t xml:space="preserve"> (</w:t>
      </w:r>
      <w:r w:rsidRPr="006D3CAD">
        <w:t>2008).</w:t>
      </w:r>
    </w:p>
    <w:p w14:paraId="3F87C7D8" w14:textId="3DCB619F" w:rsidR="0011237F" w:rsidRPr="006D3CAD" w:rsidRDefault="0011237F" w:rsidP="001E5602">
      <w:pPr>
        <w:pStyle w:val="EndNoteBibliography"/>
        <w:contextualSpacing/>
      </w:pPr>
      <w:r w:rsidRPr="006D3CAD">
        <w:t>12</w:t>
      </w:r>
      <w:r w:rsidRPr="006D3CAD">
        <w:tab/>
        <w:t xml:space="preserve">Vleggeert-Lankamp, C. L. The role of evaluation methods in the assessment of peripheral nerve regeneration through synthetic conduits: a systematic review. Laboratory investigation. </w:t>
      </w:r>
      <w:r w:rsidR="000F0526">
        <w:rPr>
          <w:i/>
        </w:rPr>
        <w:t>Journal of Neurosurgery</w:t>
      </w:r>
      <w:r w:rsidRPr="006D3CAD">
        <w:rPr>
          <w:i/>
        </w:rPr>
        <w:t>.</w:t>
      </w:r>
      <w:r w:rsidRPr="006D3CAD">
        <w:t xml:space="preserve"> </w:t>
      </w:r>
      <w:r w:rsidRPr="006D3CAD">
        <w:rPr>
          <w:b/>
        </w:rPr>
        <w:t>107</w:t>
      </w:r>
      <w:r w:rsidRPr="006D3CAD">
        <w:t xml:space="preserve"> (6), 1168-1189</w:t>
      </w:r>
      <w:r w:rsidR="000F0526">
        <w:t xml:space="preserve"> (</w:t>
      </w:r>
      <w:r w:rsidRPr="006D3CAD">
        <w:t>2007).</w:t>
      </w:r>
    </w:p>
    <w:p w14:paraId="46376395" w14:textId="6A4F2745" w:rsidR="0011237F" w:rsidRPr="006D3CAD" w:rsidRDefault="0011237F" w:rsidP="001E5602">
      <w:pPr>
        <w:pStyle w:val="EndNoteBibliography"/>
        <w:contextualSpacing/>
      </w:pPr>
      <w:r w:rsidRPr="006D3CAD">
        <w:t>13</w:t>
      </w:r>
      <w:r w:rsidRPr="006D3CAD">
        <w:tab/>
        <w:t>Deumens, R., Marinangeli, C., Bozkurt, A.</w:t>
      </w:r>
      <w:r w:rsidR="000F0526">
        <w:t xml:space="preserve">, </w:t>
      </w:r>
      <w:r w:rsidRPr="006D3CAD">
        <w:t xml:space="preserve">Brook, G. A. Assessing motor outcome and functional recovery following nerve injury. </w:t>
      </w:r>
      <w:r w:rsidR="000F0526">
        <w:rPr>
          <w:i/>
        </w:rPr>
        <w:t>Methods in Molecular Biology</w:t>
      </w:r>
      <w:r w:rsidRPr="006D3CAD">
        <w:rPr>
          <w:i/>
        </w:rPr>
        <w:t>.</w:t>
      </w:r>
      <w:r w:rsidRPr="006D3CAD">
        <w:t xml:space="preserve"> </w:t>
      </w:r>
      <w:r w:rsidRPr="006D3CAD">
        <w:rPr>
          <w:b/>
        </w:rPr>
        <w:t>1162</w:t>
      </w:r>
      <w:r w:rsidR="000F0526">
        <w:t>,</w:t>
      </w:r>
      <w:r w:rsidRPr="006D3CAD">
        <w:t xml:space="preserve"> 179-188</w:t>
      </w:r>
      <w:r w:rsidR="000F0526">
        <w:t xml:space="preserve"> (</w:t>
      </w:r>
      <w:r w:rsidRPr="006D3CAD">
        <w:t>2014).</w:t>
      </w:r>
    </w:p>
    <w:p w14:paraId="2432BBE1" w14:textId="4A63B020" w:rsidR="0011237F" w:rsidRPr="006D3CAD" w:rsidRDefault="0011237F" w:rsidP="001E5602">
      <w:pPr>
        <w:pStyle w:val="EndNoteBibliography"/>
        <w:contextualSpacing/>
      </w:pPr>
      <w:r w:rsidRPr="006D3CAD">
        <w:t>14</w:t>
      </w:r>
      <w:r w:rsidRPr="006D3CAD">
        <w:tab/>
        <w:t>Dellon, A. L.</w:t>
      </w:r>
      <w:r w:rsidR="000F0526">
        <w:t xml:space="preserve">, </w:t>
      </w:r>
      <w:r w:rsidRPr="006D3CAD">
        <w:t xml:space="preserve">Mackinnon, S. E. Selection of the appropriate parameter to measure neural regeneration. </w:t>
      </w:r>
      <w:r w:rsidR="000F0526">
        <w:rPr>
          <w:i/>
        </w:rPr>
        <w:t>Annals of Plastic Surgery</w:t>
      </w:r>
      <w:r w:rsidRPr="006D3CAD">
        <w:rPr>
          <w:i/>
        </w:rPr>
        <w:t>.</w:t>
      </w:r>
      <w:r w:rsidRPr="006D3CAD">
        <w:t xml:space="preserve"> </w:t>
      </w:r>
      <w:r w:rsidRPr="006D3CAD">
        <w:rPr>
          <w:b/>
        </w:rPr>
        <w:t>23</w:t>
      </w:r>
      <w:r w:rsidRPr="006D3CAD">
        <w:t xml:space="preserve"> (3), 197-202</w:t>
      </w:r>
      <w:r w:rsidR="000F0526">
        <w:t xml:space="preserve"> (</w:t>
      </w:r>
      <w:r w:rsidRPr="006D3CAD">
        <w:t>1989).</w:t>
      </w:r>
    </w:p>
    <w:p w14:paraId="71AD316A" w14:textId="34D86F26" w:rsidR="0011237F" w:rsidRPr="006D3CAD" w:rsidRDefault="0011237F" w:rsidP="001E5602">
      <w:pPr>
        <w:pStyle w:val="EndNoteBibliography"/>
        <w:contextualSpacing/>
      </w:pPr>
      <w:r w:rsidRPr="006D3CAD">
        <w:t>15</w:t>
      </w:r>
      <w:r w:rsidRPr="006D3CAD">
        <w:tab/>
        <w:t>Munro, C. A., Szalai, J. P., Mackinnon, S. E.</w:t>
      </w:r>
      <w:r w:rsidR="000F0526">
        <w:t xml:space="preserve">, </w:t>
      </w:r>
      <w:r w:rsidRPr="006D3CAD">
        <w:t xml:space="preserve">Midha, R. Lack of association between outcome measures of nerve regeneration. </w:t>
      </w:r>
      <w:r w:rsidRPr="006D3CAD">
        <w:rPr>
          <w:i/>
        </w:rPr>
        <w:t>Muscle Nerve.</w:t>
      </w:r>
      <w:r w:rsidRPr="006D3CAD">
        <w:t xml:space="preserve"> </w:t>
      </w:r>
      <w:r w:rsidRPr="006D3CAD">
        <w:rPr>
          <w:b/>
        </w:rPr>
        <w:t>21</w:t>
      </w:r>
      <w:r w:rsidRPr="006D3CAD">
        <w:t xml:space="preserve"> (8), 1095-1097</w:t>
      </w:r>
      <w:r w:rsidR="000F0526">
        <w:t xml:space="preserve"> (</w:t>
      </w:r>
      <w:r w:rsidRPr="006D3CAD">
        <w:t>1998).</w:t>
      </w:r>
    </w:p>
    <w:p w14:paraId="1A58A964" w14:textId="3AF6EB43" w:rsidR="0011237F" w:rsidRPr="006D3CAD" w:rsidRDefault="0011237F" w:rsidP="001E5602">
      <w:pPr>
        <w:pStyle w:val="EndNoteBibliography"/>
        <w:contextualSpacing/>
      </w:pPr>
      <w:r w:rsidRPr="006D3CAD">
        <w:t>16</w:t>
      </w:r>
      <w:r w:rsidRPr="006D3CAD">
        <w:tab/>
        <w:t>Varejao, A. S., Melo-Pinto, P., Meek, M. F., Filipe, V. M.</w:t>
      </w:r>
      <w:r w:rsidR="000F0526">
        <w:t xml:space="preserve">, </w:t>
      </w:r>
      <w:r w:rsidRPr="006D3CAD">
        <w:t xml:space="preserve">Bulas-Cruz, J. Methods for the experimental functional assessment of rat sciatic nerve regeneration. </w:t>
      </w:r>
      <w:r w:rsidR="000F0526">
        <w:rPr>
          <w:i/>
        </w:rPr>
        <w:t>Journal of Neurology Research</w:t>
      </w:r>
      <w:r w:rsidRPr="006D3CAD">
        <w:rPr>
          <w:i/>
        </w:rPr>
        <w:t>.</w:t>
      </w:r>
      <w:r w:rsidRPr="006D3CAD">
        <w:t xml:space="preserve"> </w:t>
      </w:r>
      <w:r w:rsidRPr="006D3CAD">
        <w:rPr>
          <w:b/>
        </w:rPr>
        <w:t>26</w:t>
      </w:r>
      <w:r w:rsidRPr="006D3CAD">
        <w:t xml:space="preserve"> (2), 186-194</w:t>
      </w:r>
      <w:r w:rsidR="000F0526">
        <w:t xml:space="preserve"> (</w:t>
      </w:r>
      <w:r w:rsidRPr="006D3CAD">
        <w:t>2004).</w:t>
      </w:r>
    </w:p>
    <w:p w14:paraId="28B1375A" w14:textId="45C14B2E" w:rsidR="0011237F" w:rsidRPr="006D3CAD" w:rsidRDefault="0011237F" w:rsidP="001E5602">
      <w:pPr>
        <w:pStyle w:val="EndNoteBibliography"/>
        <w:contextualSpacing/>
      </w:pPr>
      <w:r w:rsidRPr="006D3CAD">
        <w:t>17</w:t>
      </w:r>
      <w:r w:rsidRPr="006D3CAD">
        <w:tab/>
        <w:t>Hadlock, T. A., Koka, R., Vacanti, J. P.</w:t>
      </w:r>
      <w:r w:rsidR="000F0526">
        <w:t xml:space="preserve">, </w:t>
      </w:r>
      <w:r w:rsidRPr="006D3CAD">
        <w:t xml:space="preserve">Cheney, M. L. A comparison of assessments of functional recovery in the rat. </w:t>
      </w:r>
      <w:r w:rsidR="000F0526">
        <w:rPr>
          <w:i/>
        </w:rPr>
        <w:t>Journal of the Peripheral Nervous System</w:t>
      </w:r>
      <w:r w:rsidRPr="006D3CAD">
        <w:rPr>
          <w:i/>
        </w:rPr>
        <w:t>.</w:t>
      </w:r>
      <w:r w:rsidRPr="006D3CAD">
        <w:t xml:space="preserve"> </w:t>
      </w:r>
      <w:r w:rsidRPr="006D3CAD">
        <w:rPr>
          <w:b/>
        </w:rPr>
        <w:t>4</w:t>
      </w:r>
      <w:r w:rsidRPr="006D3CAD">
        <w:t xml:space="preserve"> (3-4), 258-264 (1999).</w:t>
      </w:r>
    </w:p>
    <w:p w14:paraId="1575B2FC" w14:textId="0707ABC2" w:rsidR="0011237F" w:rsidRPr="006D3CAD" w:rsidRDefault="0011237F" w:rsidP="001E5602">
      <w:pPr>
        <w:pStyle w:val="EndNoteBibliography"/>
        <w:contextualSpacing/>
      </w:pPr>
      <w:r w:rsidRPr="006D3CAD">
        <w:t>18</w:t>
      </w:r>
      <w:r w:rsidRPr="006D3CAD">
        <w:tab/>
        <w:t>Kanaya, F., Firrell, J. C.</w:t>
      </w:r>
      <w:r w:rsidR="000F0526">
        <w:t xml:space="preserve">, </w:t>
      </w:r>
      <w:r w:rsidRPr="006D3CAD">
        <w:t xml:space="preserve">Breidenbach, W. C. Sciatic function index, nerve conduction tests, muscle contraction, and axon morphometry as indicators of regeneration. </w:t>
      </w:r>
      <w:r w:rsidR="000F0526">
        <w:rPr>
          <w:i/>
        </w:rPr>
        <w:t>Plastic and Reconstructive Surgery</w:t>
      </w:r>
      <w:r w:rsidRPr="006D3CAD">
        <w:rPr>
          <w:i/>
        </w:rPr>
        <w:t>.</w:t>
      </w:r>
      <w:r w:rsidRPr="006D3CAD">
        <w:t xml:space="preserve"> </w:t>
      </w:r>
      <w:r w:rsidRPr="006D3CAD">
        <w:rPr>
          <w:b/>
        </w:rPr>
        <w:t>98</w:t>
      </w:r>
      <w:r w:rsidRPr="006D3CAD">
        <w:t xml:space="preserve"> (7), 1264-1271, discussion 1272-1264</w:t>
      </w:r>
      <w:r w:rsidR="000F0526">
        <w:t xml:space="preserve"> (</w:t>
      </w:r>
      <w:r w:rsidRPr="006D3CAD">
        <w:t>1996).</w:t>
      </w:r>
    </w:p>
    <w:p w14:paraId="52464A47" w14:textId="4E5ACC8A" w:rsidR="0011237F" w:rsidRPr="006D3CAD" w:rsidRDefault="0011237F" w:rsidP="001E5602">
      <w:pPr>
        <w:pStyle w:val="EndNoteBibliography"/>
        <w:contextualSpacing/>
      </w:pPr>
      <w:r w:rsidRPr="006D3CAD">
        <w:t>19</w:t>
      </w:r>
      <w:r w:rsidRPr="006D3CAD">
        <w:tab/>
        <w:t>Nichols, C. M.</w:t>
      </w:r>
      <w:r w:rsidRPr="006D3CAD">
        <w:rPr>
          <w:i/>
        </w:rPr>
        <w:t xml:space="preserve"> </w:t>
      </w:r>
      <w:r w:rsidR="000F0526" w:rsidRPr="000F0526">
        <w:t>et al.</w:t>
      </w:r>
      <w:r w:rsidRPr="006D3CAD">
        <w:t xml:space="preserve"> Choosing the correct functional assay: a comprehensive assessment of functional tests in the rat. </w:t>
      </w:r>
      <w:r w:rsidR="000F0526">
        <w:rPr>
          <w:i/>
        </w:rPr>
        <w:t>Behavioural Brain Research</w:t>
      </w:r>
      <w:r w:rsidRPr="006D3CAD">
        <w:rPr>
          <w:i/>
        </w:rPr>
        <w:t>.</w:t>
      </w:r>
      <w:r w:rsidRPr="006D3CAD">
        <w:t xml:space="preserve"> </w:t>
      </w:r>
      <w:r w:rsidRPr="006D3CAD">
        <w:rPr>
          <w:b/>
        </w:rPr>
        <w:t>163</w:t>
      </w:r>
      <w:r w:rsidRPr="006D3CAD">
        <w:t xml:space="preserve"> (2), 143-158</w:t>
      </w:r>
      <w:r w:rsidR="000F0526">
        <w:t xml:space="preserve"> (</w:t>
      </w:r>
      <w:r w:rsidRPr="006D3CAD">
        <w:t>2005).</w:t>
      </w:r>
    </w:p>
    <w:p w14:paraId="27044DE0" w14:textId="65CB92BF" w:rsidR="0011237F" w:rsidRPr="006D3CAD" w:rsidRDefault="0011237F" w:rsidP="001E5602">
      <w:pPr>
        <w:pStyle w:val="EndNoteBibliography"/>
        <w:contextualSpacing/>
      </w:pPr>
      <w:r w:rsidRPr="006D3CAD">
        <w:t>20</w:t>
      </w:r>
      <w:r w:rsidRPr="006D3CAD">
        <w:tab/>
        <w:t>Terzis, J. K.</w:t>
      </w:r>
      <w:r w:rsidR="000F0526">
        <w:t xml:space="preserve">, </w:t>
      </w:r>
      <w:r w:rsidRPr="006D3CAD">
        <w:t xml:space="preserve">Smith, K. J. Repair of severed peripheral nerves: comparison of the "de Medinaceli" and standard microsuture methods. </w:t>
      </w:r>
      <w:r w:rsidR="000F0526">
        <w:rPr>
          <w:i/>
        </w:rPr>
        <w:t>Experimental Neurology</w:t>
      </w:r>
      <w:r w:rsidRPr="006D3CAD">
        <w:rPr>
          <w:i/>
        </w:rPr>
        <w:t>.</w:t>
      </w:r>
      <w:r w:rsidRPr="006D3CAD">
        <w:t xml:space="preserve"> </w:t>
      </w:r>
      <w:r w:rsidRPr="006D3CAD">
        <w:rPr>
          <w:b/>
        </w:rPr>
        <w:t>96</w:t>
      </w:r>
      <w:r w:rsidRPr="006D3CAD">
        <w:t xml:space="preserve"> (3), 672-680</w:t>
      </w:r>
      <w:r w:rsidR="000F0526">
        <w:t xml:space="preserve"> (</w:t>
      </w:r>
      <w:r w:rsidRPr="006D3CAD">
        <w:t>1987).</w:t>
      </w:r>
    </w:p>
    <w:p w14:paraId="0EC7F31B" w14:textId="50BC36FE" w:rsidR="0011237F" w:rsidRPr="006D3CAD" w:rsidRDefault="0011237F" w:rsidP="001E5602">
      <w:pPr>
        <w:pStyle w:val="EndNoteBibliography"/>
        <w:contextualSpacing/>
      </w:pPr>
      <w:r w:rsidRPr="006D3CAD">
        <w:t>21</w:t>
      </w:r>
      <w:r w:rsidRPr="006D3CAD">
        <w:tab/>
        <w:t>de Medinaceli, L., Freed, W. J.</w:t>
      </w:r>
      <w:r w:rsidR="000F0526">
        <w:t xml:space="preserve">, </w:t>
      </w:r>
      <w:r w:rsidRPr="006D3CAD">
        <w:t xml:space="preserve">Wyatt, R. J. An index of the functional condition of rat sciatic nerve based on measurements made from walking tracks. </w:t>
      </w:r>
      <w:r w:rsidR="000F0526">
        <w:rPr>
          <w:i/>
        </w:rPr>
        <w:t>Experimental Neurology</w:t>
      </w:r>
      <w:r w:rsidRPr="006D3CAD">
        <w:rPr>
          <w:i/>
        </w:rPr>
        <w:t>.</w:t>
      </w:r>
      <w:r w:rsidRPr="006D3CAD">
        <w:t xml:space="preserve"> </w:t>
      </w:r>
      <w:r w:rsidRPr="006D3CAD">
        <w:rPr>
          <w:b/>
        </w:rPr>
        <w:t>77</w:t>
      </w:r>
      <w:r w:rsidRPr="006D3CAD">
        <w:t xml:space="preserve"> (3), 634-643</w:t>
      </w:r>
      <w:r w:rsidR="000F0526">
        <w:t xml:space="preserve"> (</w:t>
      </w:r>
      <w:r w:rsidRPr="006D3CAD">
        <w:t>1982).</w:t>
      </w:r>
    </w:p>
    <w:p w14:paraId="254AB875" w14:textId="28B6E82D" w:rsidR="0011237F" w:rsidRPr="006D3CAD" w:rsidRDefault="0011237F" w:rsidP="001E5602">
      <w:pPr>
        <w:pStyle w:val="EndNoteBibliography"/>
        <w:contextualSpacing/>
      </w:pPr>
      <w:r w:rsidRPr="006D3CAD">
        <w:t>22</w:t>
      </w:r>
      <w:r w:rsidRPr="006D3CAD">
        <w:tab/>
        <w:t>Doi, K., Hattori, Y., Tan, S. H.</w:t>
      </w:r>
      <w:r w:rsidR="000F0526">
        <w:t xml:space="preserve">, </w:t>
      </w:r>
      <w:r w:rsidRPr="006D3CAD">
        <w:t xml:space="preserve">Dhawan, V. Basic science behind functioning free muscle transplantation. </w:t>
      </w:r>
      <w:r w:rsidRPr="006D3CAD">
        <w:rPr>
          <w:i/>
        </w:rPr>
        <w:t>Clinics in Plastic Surgery.</w:t>
      </w:r>
      <w:r w:rsidRPr="006D3CAD">
        <w:t xml:space="preserve"> </w:t>
      </w:r>
      <w:r w:rsidRPr="006D3CAD">
        <w:rPr>
          <w:b/>
        </w:rPr>
        <w:t>29</w:t>
      </w:r>
      <w:r w:rsidRPr="006D3CAD">
        <w:t xml:space="preserve"> (4) (2002).</w:t>
      </w:r>
    </w:p>
    <w:p w14:paraId="7CE7EB3F" w14:textId="36EE97E8" w:rsidR="0011237F" w:rsidRPr="006D3CAD" w:rsidRDefault="0011237F" w:rsidP="001E5602">
      <w:pPr>
        <w:pStyle w:val="EndNoteBibliography"/>
        <w:contextualSpacing/>
      </w:pPr>
      <w:r w:rsidRPr="006D3CAD">
        <w:t>23</w:t>
      </w:r>
      <w:r w:rsidRPr="006D3CAD">
        <w:tab/>
        <w:t>Vathana, T.</w:t>
      </w:r>
      <w:r w:rsidRPr="006D3CAD">
        <w:rPr>
          <w:i/>
        </w:rPr>
        <w:t xml:space="preserve"> </w:t>
      </w:r>
      <w:r w:rsidR="000F0526" w:rsidRPr="000F0526">
        <w:t>et al.</w:t>
      </w:r>
      <w:r w:rsidRPr="006D3CAD">
        <w:t xml:space="preserve"> An Anatomic study of the spinal accessory nerve: Extended harvest permits direct nerve transfer to distal plexus targets. </w:t>
      </w:r>
      <w:r w:rsidRPr="006D3CAD">
        <w:rPr>
          <w:i/>
        </w:rPr>
        <w:t>Clinical Anatomy.</w:t>
      </w:r>
      <w:r w:rsidRPr="006D3CAD">
        <w:t xml:space="preserve"> </w:t>
      </w:r>
      <w:r w:rsidRPr="006D3CAD">
        <w:rPr>
          <w:b/>
        </w:rPr>
        <w:t>20</w:t>
      </w:r>
      <w:r w:rsidRPr="006D3CAD">
        <w:t xml:space="preserve"> (8), 899-904</w:t>
      </w:r>
      <w:r w:rsidR="000F0526">
        <w:t xml:space="preserve"> (</w:t>
      </w:r>
      <w:r w:rsidRPr="006D3CAD">
        <w:t>2007).</w:t>
      </w:r>
    </w:p>
    <w:p w14:paraId="6E55C147" w14:textId="2C30D9EE" w:rsidR="0011237F" w:rsidRPr="006D3CAD" w:rsidRDefault="0011237F" w:rsidP="001E5602">
      <w:pPr>
        <w:pStyle w:val="EndNoteBibliography"/>
        <w:contextualSpacing/>
      </w:pPr>
      <w:r w:rsidRPr="006D3CAD">
        <w:t>24</w:t>
      </w:r>
      <w:r w:rsidRPr="006D3CAD">
        <w:tab/>
        <w:t>Chaiyasate, K., Schaffner, A., Jackson, I. T.</w:t>
      </w:r>
      <w:r w:rsidR="000F0526">
        <w:t xml:space="preserve">, </w:t>
      </w:r>
      <w:r w:rsidRPr="006D3CAD">
        <w:t xml:space="preserve">Mittal, V. Comparing FK-506 with basic fibroblast growth factor (b-FGF) on the repair of a peripheral nerve defect using an autogenous vein bridge model. </w:t>
      </w:r>
      <w:r w:rsidR="000F0526">
        <w:rPr>
          <w:i/>
        </w:rPr>
        <w:t>Journal of Investigative Surgery</w:t>
      </w:r>
      <w:r w:rsidRPr="006D3CAD">
        <w:rPr>
          <w:i/>
        </w:rPr>
        <w:t>.</w:t>
      </w:r>
      <w:r w:rsidRPr="006D3CAD">
        <w:t xml:space="preserve"> </w:t>
      </w:r>
      <w:r w:rsidRPr="006D3CAD">
        <w:rPr>
          <w:b/>
        </w:rPr>
        <w:t>22</w:t>
      </w:r>
      <w:r w:rsidRPr="006D3CAD">
        <w:t xml:space="preserve"> (6), 401-405</w:t>
      </w:r>
      <w:r w:rsidR="000F0526">
        <w:t xml:space="preserve"> (</w:t>
      </w:r>
      <w:r w:rsidRPr="006D3CAD">
        <w:t>2009).</w:t>
      </w:r>
    </w:p>
    <w:p w14:paraId="1794A7C8" w14:textId="3C1382FE" w:rsidR="0011237F" w:rsidRPr="006D3CAD" w:rsidRDefault="0011237F" w:rsidP="001E5602">
      <w:pPr>
        <w:pStyle w:val="EndNoteBibliography"/>
        <w:contextualSpacing/>
      </w:pPr>
      <w:r w:rsidRPr="006D3CAD">
        <w:lastRenderedPageBreak/>
        <w:t>25</w:t>
      </w:r>
      <w:r w:rsidRPr="006D3CAD">
        <w:tab/>
        <w:t>Lee, B. K., Kim, C. J., Shin, M. S.</w:t>
      </w:r>
      <w:r w:rsidR="000F0526">
        <w:t xml:space="preserve">, </w:t>
      </w:r>
      <w:r w:rsidRPr="006D3CAD">
        <w:t xml:space="preserve">Cho, Y. S. Diosgenin improves functional recovery from sciatic crushed nerve injury in rats. </w:t>
      </w:r>
      <w:r w:rsidR="000F0526">
        <w:rPr>
          <w:i/>
        </w:rPr>
        <w:t>Journal of Exercise Rehabilitation</w:t>
      </w:r>
      <w:r w:rsidRPr="006D3CAD">
        <w:rPr>
          <w:i/>
        </w:rPr>
        <w:t>.</w:t>
      </w:r>
      <w:r w:rsidRPr="006D3CAD">
        <w:t xml:space="preserve"> </w:t>
      </w:r>
      <w:r w:rsidRPr="006D3CAD">
        <w:rPr>
          <w:b/>
        </w:rPr>
        <w:t>14</w:t>
      </w:r>
      <w:r w:rsidRPr="006D3CAD">
        <w:t xml:space="preserve"> (4), 566-572</w:t>
      </w:r>
      <w:r w:rsidR="000F0526">
        <w:t xml:space="preserve"> (</w:t>
      </w:r>
      <w:r w:rsidRPr="006D3CAD">
        <w:t>2018).</w:t>
      </w:r>
    </w:p>
    <w:p w14:paraId="2D360CD7" w14:textId="29E93623" w:rsidR="0011237F" w:rsidRPr="006D3CAD" w:rsidRDefault="0011237F" w:rsidP="001E5602">
      <w:pPr>
        <w:pStyle w:val="EndNoteBibliography"/>
        <w:contextualSpacing/>
      </w:pPr>
      <w:r w:rsidRPr="006D3CAD">
        <w:t>26</w:t>
      </w:r>
      <w:r w:rsidRPr="006D3CAD">
        <w:tab/>
        <w:t>Lubiatowski, P., Unsal, F. M., Nair, D., Ozer, K.</w:t>
      </w:r>
      <w:r w:rsidR="000F0526">
        <w:t xml:space="preserve">, </w:t>
      </w:r>
      <w:r w:rsidRPr="006D3CAD">
        <w:t xml:space="preserve">Siemionow, M. The epineural sleeve technique for nerve graft reconstruction enhances nerve recovery. </w:t>
      </w:r>
      <w:r w:rsidRPr="006D3CAD">
        <w:rPr>
          <w:i/>
        </w:rPr>
        <w:t>Microsurgery.</w:t>
      </w:r>
      <w:r w:rsidRPr="006D3CAD">
        <w:t xml:space="preserve"> </w:t>
      </w:r>
      <w:r w:rsidRPr="006D3CAD">
        <w:rPr>
          <w:b/>
        </w:rPr>
        <w:t>28</w:t>
      </w:r>
      <w:r w:rsidRPr="006D3CAD">
        <w:t xml:space="preserve"> (3), 160-167</w:t>
      </w:r>
      <w:r w:rsidR="000F0526">
        <w:t xml:space="preserve"> (</w:t>
      </w:r>
      <w:r w:rsidRPr="006D3CAD">
        <w:t>2008).</w:t>
      </w:r>
    </w:p>
    <w:p w14:paraId="176C7176" w14:textId="20DBD5C8" w:rsidR="0011237F" w:rsidRPr="006D3CAD" w:rsidRDefault="0011237F" w:rsidP="001E5602">
      <w:pPr>
        <w:pStyle w:val="EndNoteBibliography"/>
        <w:contextualSpacing/>
      </w:pPr>
      <w:r w:rsidRPr="006D3CAD">
        <w:t>27</w:t>
      </w:r>
      <w:r w:rsidRPr="006D3CAD">
        <w:tab/>
        <w:t>Luis, A. L.</w:t>
      </w:r>
      <w:r w:rsidRPr="006D3CAD">
        <w:rPr>
          <w:i/>
        </w:rPr>
        <w:t xml:space="preserve"> </w:t>
      </w:r>
      <w:r w:rsidR="000F0526" w:rsidRPr="000F0526">
        <w:t>et al.</w:t>
      </w:r>
      <w:r w:rsidRPr="006D3CAD">
        <w:t xml:space="preserve"> Use of PLGA 90:10 scaffolds enriched with in vitro-differentiated neural cells for repairing rat sciatic nerve defects. </w:t>
      </w:r>
      <w:r w:rsidR="000F0526">
        <w:rPr>
          <w:i/>
        </w:rPr>
        <w:t>Tissue Engineering, Part A</w:t>
      </w:r>
      <w:r w:rsidRPr="006D3CAD">
        <w:rPr>
          <w:i/>
        </w:rPr>
        <w:t>.</w:t>
      </w:r>
      <w:r w:rsidRPr="006D3CAD">
        <w:t xml:space="preserve"> </w:t>
      </w:r>
      <w:r w:rsidRPr="006D3CAD">
        <w:rPr>
          <w:b/>
        </w:rPr>
        <w:t>14</w:t>
      </w:r>
      <w:r w:rsidRPr="006D3CAD">
        <w:t xml:space="preserve"> (6), 979-993</w:t>
      </w:r>
      <w:r w:rsidR="000F0526">
        <w:t xml:space="preserve"> (</w:t>
      </w:r>
      <w:r w:rsidRPr="006D3CAD">
        <w:t>2008).</w:t>
      </w:r>
    </w:p>
    <w:p w14:paraId="676721D0" w14:textId="10B88C80" w:rsidR="0011237F" w:rsidRPr="006D3CAD" w:rsidRDefault="0011237F" w:rsidP="001E5602">
      <w:pPr>
        <w:pStyle w:val="EndNoteBibliography"/>
        <w:contextualSpacing/>
      </w:pPr>
      <w:r w:rsidRPr="006D3CAD">
        <w:t>28</w:t>
      </w:r>
      <w:r w:rsidRPr="006D3CAD">
        <w:tab/>
        <w:t>Shabeeb, D.</w:t>
      </w:r>
      <w:r w:rsidRPr="006D3CAD">
        <w:rPr>
          <w:i/>
        </w:rPr>
        <w:t xml:space="preserve"> </w:t>
      </w:r>
      <w:r w:rsidR="000F0526" w:rsidRPr="000F0526">
        <w:t>et al.</w:t>
      </w:r>
      <w:r w:rsidRPr="006D3CAD">
        <w:t xml:space="preserve"> Histopathological and Functional Evaluation of Radiation-Induced Sciatic Nerve Damage: Melatonin as Radioprotector. </w:t>
      </w:r>
      <w:r w:rsidRPr="006D3CAD">
        <w:rPr>
          <w:i/>
        </w:rPr>
        <w:t>Medicina (Kaunas).</w:t>
      </w:r>
      <w:r w:rsidRPr="006D3CAD">
        <w:t xml:space="preserve"> </w:t>
      </w:r>
      <w:r w:rsidRPr="006D3CAD">
        <w:rPr>
          <w:b/>
        </w:rPr>
        <w:t>55</w:t>
      </w:r>
      <w:r w:rsidRPr="006D3CAD">
        <w:t xml:space="preserve"> (8)</w:t>
      </w:r>
      <w:r w:rsidR="000F0526">
        <w:t xml:space="preserve"> (</w:t>
      </w:r>
      <w:r w:rsidRPr="006D3CAD">
        <w:t>2019).</w:t>
      </w:r>
    </w:p>
    <w:p w14:paraId="6BAB5201" w14:textId="5BA388BA" w:rsidR="0011237F" w:rsidRPr="006D3CAD" w:rsidRDefault="0011237F" w:rsidP="001E5602">
      <w:pPr>
        <w:pStyle w:val="EndNoteBibliography"/>
        <w:contextualSpacing/>
      </w:pPr>
      <w:r w:rsidRPr="006D3CAD">
        <w:t>29</w:t>
      </w:r>
      <w:r w:rsidRPr="006D3CAD">
        <w:tab/>
        <w:t>Bain, J. R., Mackinnon, S. E.</w:t>
      </w:r>
      <w:r w:rsidR="000F0526">
        <w:t xml:space="preserve">, </w:t>
      </w:r>
      <w:r w:rsidRPr="006D3CAD">
        <w:t xml:space="preserve">Hunter, D. A. Functional evaluation of complete sciatic, peroneal, and posterior tibial nerve lesions in the rat. </w:t>
      </w:r>
      <w:r w:rsidR="000F0526">
        <w:rPr>
          <w:i/>
        </w:rPr>
        <w:t>Plastic and Reconstructive Surgery</w:t>
      </w:r>
      <w:r w:rsidRPr="006D3CAD">
        <w:rPr>
          <w:i/>
        </w:rPr>
        <w:t>.</w:t>
      </w:r>
      <w:r w:rsidRPr="006D3CAD">
        <w:t xml:space="preserve"> </w:t>
      </w:r>
      <w:r w:rsidRPr="006D3CAD">
        <w:rPr>
          <w:b/>
        </w:rPr>
        <w:t>83</w:t>
      </w:r>
      <w:r w:rsidRPr="006D3CAD">
        <w:t xml:space="preserve"> (1), 129-138</w:t>
      </w:r>
      <w:r w:rsidR="000F0526">
        <w:t xml:space="preserve"> (</w:t>
      </w:r>
      <w:r w:rsidRPr="006D3CAD">
        <w:t>1989).</w:t>
      </w:r>
    </w:p>
    <w:p w14:paraId="0C5D341D" w14:textId="15EB7F8C" w:rsidR="0011237F" w:rsidRPr="006D3CAD" w:rsidRDefault="0011237F" w:rsidP="001E5602">
      <w:pPr>
        <w:pStyle w:val="EndNoteBibliography"/>
        <w:contextualSpacing/>
        <w:rPr>
          <w:lang w:val="nl-NL"/>
        </w:rPr>
      </w:pPr>
      <w:r w:rsidRPr="006D3CAD">
        <w:t>30</w:t>
      </w:r>
      <w:r w:rsidRPr="006D3CAD">
        <w:tab/>
        <w:t>Monte-Raso, V. V., Barbieri, C. H., Mazzer, N., Yamasita, A. C.</w:t>
      </w:r>
      <w:r w:rsidR="000F0526">
        <w:t xml:space="preserve">, </w:t>
      </w:r>
      <w:r w:rsidRPr="006D3CAD">
        <w:t xml:space="preserve">Barbieri, G. Is the Sciatic Functional Index always reliable and reproducible? </w:t>
      </w:r>
      <w:r w:rsidR="000F0526">
        <w:rPr>
          <w:i/>
          <w:lang w:val="nl-NL"/>
        </w:rPr>
        <w:t>Journal of Neuroscience Methods</w:t>
      </w:r>
      <w:r w:rsidRPr="006D3CAD">
        <w:rPr>
          <w:i/>
          <w:lang w:val="nl-NL"/>
        </w:rPr>
        <w:t>.</w:t>
      </w:r>
      <w:r w:rsidRPr="006D3CAD">
        <w:rPr>
          <w:lang w:val="nl-NL"/>
        </w:rPr>
        <w:t xml:space="preserve"> </w:t>
      </w:r>
      <w:r w:rsidRPr="006D3CAD">
        <w:rPr>
          <w:b/>
          <w:lang w:val="nl-NL"/>
        </w:rPr>
        <w:t>170</w:t>
      </w:r>
      <w:r w:rsidRPr="006D3CAD">
        <w:rPr>
          <w:lang w:val="nl-NL"/>
        </w:rPr>
        <w:t xml:space="preserve"> (2), 255-261</w:t>
      </w:r>
      <w:r w:rsidR="000F0526">
        <w:rPr>
          <w:lang w:val="nl-NL"/>
        </w:rPr>
        <w:t xml:space="preserve"> (</w:t>
      </w:r>
      <w:r w:rsidRPr="006D3CAD">
        <w:rPr>
          <w:lang w:val="nl-NL"/>
        </w:rPr>
        <w:t>2008).</w:t>
      </w:r>
    </w:p>
    <w:p w14:paraId="79F9B3DC" w14:textId="7FA6072E" w:rsidR="0011237F" w:rsidRPr="006D3CAD" w:rsidRDefault="0011237F" w:rsidP="001E5602">
      <w:pPr>
        <w:pStyle w:val="EndNoteBibliography"/>
        <w:contextualSpacing/>
      </w:pPr>
      <w:r w:rsidRPr="006D3CAD">
        <w:rPr>
          <w:lang w:val="nl-NL"/>
        </w:rPr>
        <w:t>31</w:t>
      </w:r>
      <w:r w:rsidRPr="006D3CAD">
        <w:rPr>
          <w:lang w:val="nl-NL"/>
        </w:rPr>
        <w:tab/>
        <w:t>Lee, J. Y.</w:t>
      </w:r>
      <w:r w:rsidRPr="006D3CAD">
        <w:rPr>
          <w:i/>
          <w:lang w:val="nl-NL"/>
        </w:rPr>
        <w:t xml:space="preserve"> </w:t>
      </w:r>
      <w:r w:rsidR="000F0526" w:rsidRPr="000F0526">
        <w:rPr>
          <w:lang w:val="nl-NL"/>
        </w:rPr>
        <w:t>et al.</w:t>
      </w:r>
      <w:r w:rsidRPr="006D3CAD">
        <w:rPr>
          <w:lang w:val="nl-NL"/>
        </w:rPr>
        <w:t xml:space="preserve"> </w:t>
      </w:r>
      <w:r w:rsidRPr="006D3CAD">
        <w:t xml:space="preserve">Functional evaluation in the rat sciatic nerve defect model: a comparison of the sciatic functional index, ankle angles, and isometric tetanic force. </w:t>
      </w:r>
      <w:r w:rsidR="000F0526">
        <w:rPr>
          <w:i/>
        </w:rPr>
        <w:t>Plastic and Reconstructive Surgery</w:t>
      </w:r>
      <w:r w:rsidRPr="006D3CAD">
        <w:rPr>
          <w:i/>
        </w:rPr>
        <w:t>.</w:t>
      </w:r>
      <w:r w:rsidRPr="006D3CAD">
        <w:t xml:space="preserve"> </w:t>
      </w:r>
      <w:r w:rsidRPr="006D3CAD">
        <w:rPr>
          <w:b/>
        </w:rPr>
        <w:t>132</w:t>
      </w:r>
      <w:r w:rsidRPr="006D3CAD">
        <w:t xml:space="preserve"> (5), 1173-1180</w:t>
      </w:r>
      <w:r w:rsidR="000F0526">
        <w:t xml:space="preserve"> (</w:t>
      </w:r>
      <w:r w:rsidRPr="006D3CAD">
        <w:t>2013).</w:t>
      </w:r>
    </w:p>
    <w:p w14:paraId="54764423" w14:textId="25369B7A" w:rsidR="0011237F" w:rsidRPr="006D3CAD" w:rsidRDefault="0011237F" w:rsidP="001E5602">
      <w:pPr>
        <w:pStyle w:val="EndNoteBibliography"/>
        <w:contextualSpacing/>
      </w:pPr>
      <w:r w:rsidRPr="006D3CAD">
        <w:t>32</w:t>
      </w:r>
      <w:r w:rsidRPr="006D3CAD">
        <w:tab/>
        <w:t>Shin, R. H.</w:t>
      </w:r>
      <w:r w:rsidRPr="006D3CAD">
        <w:rPr>
          <w:i/>
        </w:rPr>
        <w:t xml:space="preserve"> </w:t>
      </w:r>
      <w:r w:rsidR="000F0526" w:rsidRPr="000F0526">
        <w:t>et al.</w:t>
      </w:r>
      <w:r w:rsidRPr="006D3CAD">
        <w:t xml:space="preserve"> Isometric tetanic force measurement method of the tibialis anterior in the rat. </w:t>
      </w:r>
      <w:r w:rsidRPr="006D3CAD">
        <w:rPr>
          <w:i/>
        </w:rPr>
        <w:t>Microsurgery.</w:t>
      </w:r>
      <w:r w:rsidRPr="006D3CAD">
        <w:t xml:space="preserve"> </w:t>
      </w:r>
      <w:r w:rsidRPr="006D3CAD">
        <w:rPr>
          <w:b/>
        </w:rPr>
        <w:t>28</w:t>
      </w:r>
      <w:r w:rsidRPr="006D3CAD">
        <w:t xml:space="preserve"> (6), 452-457</w:t>
      </w:r>
      <w:r w:rsidR="000F0526">
        <w:t xml:space="preserve"> (</w:t>
      </w:r>
      <w:r w:rsidRPr="006D3CAD">
        <w:t>2008).</w:t>
      </w:r>
    </w:p>
    <w:p w14:paraId="009B8F80" w14:textId="766A159E" w:rsidR="0011237F" w:rsidRPr="006D3CAD" w:rsidRDefault="0011237F" w:rsidP="001E5602">
      <w:pPr>
        <w:pStyle w:val="EndNoteBibliography"/>
        <w:contextualSpacing/>
      </w:pPr>
      <w:r w:rsidRPr="006D3CAD">
        <w:t>33</w:t>
      </w:r>
      <w:r w:rsidRPr="006D3CAD">
        <w:tab/>
        <w:t>Giusti, G.</w:t>
      </w:r>
      <w:r w:rsidRPr="006D3CAD">
        <w:rPr>
          <w:i/>
        </w:rPr>
        <w:t xml:space="preserve"> </w:t>
      </w:r>
      <w:r w:rsidR="000F0526" w:rsidRPr="000F0526">
        <w:t>et al.</w:t>
      </w:r>
      <w:r w:rsidRPr="006D3CAD">
        <w:t xml:space="preserve"> Description and validation of isometric tetanic muscle force test in rabbits. </w:t>
      </w:r>
      <w:r w:rsidRPr="006D3CAD">
        <w:rPr>
          <w:i/>
        </w:rPr>
        <w:t>Microsurgery.</w:t>
      </w:r>
      <w:r w:rsidRPr="006D3CAD">
        <w:t xml:space="preserve"> </w:t>
      </w:r>
      <w:r w:rsidRPr="006D3CAD">
        <w:rPr>
          <w:b/>
        </w:rPr>
        <w:t>32</w:t>
      </w:r>
      <w:r w:rsidRPr="006D3CAD">
        <w:t xml:space="preserve"> (1), 35-42</w:t>
      </w:r>
      <w:r w:rsidR="000F0526">
        <w:t xml:space="preserve"> (</w:t>
      </w:r>
      <w:r w:rsidRPr="006D3CAD">
        <w:t>2012).</w:t>
      </w:r>
    </w:p>
    <w:p w14:paraId="7D9E23E9" w14:textId="5F24FD39" w:rsidR="0011237F" w:rsidRPr="006D3CAD" w:rsidRDefault="0011237F" w:rsidP="001E5602">
      <w:pPr>
        <w:pStyle w:val="EndNoteBibliography"/>
        <w:contextualSpacing/>
      </w:pPr>
      <w:r w:rsidRPr="006D3CAD">
        <w:t>34</w:t>
      </w:r>
      <w:r w:rsidRPr="006D3CAD">
        <w:tab/>
        <w:t>Bulstra, L. F.</w:t>
      </w:r>
      <w:r w:rsidRPr="006D3CAD">
        <w:rPr>
          <w:i/>
        </w:rPr>
        <w:t xml:space="preserve"> </w:t>
      </w:r>
      <w:r w:rsidR="000F0526" w:rsidRPr="000F0526">
        <w:t>et al.</w:t>
      </w:r>
      <w:r w:rsidRPr="006D3CAD">
        <w:t xml:space="preserve"> Functional Outcome after Reconstruction of a Long Nerve Gap in Rabbits Using Optimized Decellularized Nerve Allografts. </w:t>
      </w:r>
      <w:r w:rsidR="000F0526">
        <w:rPr>
          <w:i/>
        </w:rPr>
        <w:t>Plastic and Reconstructive Surgery</w:t>
      </w:r>
      <w:r w:rsidRPr="006D3CAD">
        <w:rPr>
          <w:i/>
        </w:rPr>
        <w:t>.</w:t>
      </w:r>
      <w:r w:rsidRPr="006D3CAD">
        <w:t xml:space="preserve"> </w:t>
      </w:r>
      <w:r w:rsidRPr="006D3CAD">
        <w:rPr>
          <w:b/>
        </w:rPr>
        <w:t>145</w:t>
      </w:r>
      <w:r w:rsidRPr="006D3CAD">
        <w:t xml:space="preserve"> (6), 1442-1450</w:t>
      </w:r>
      <w:r w:rsidR="000F0526">
        <w:t xml:space="preserve"> (</w:t>
      </w:r>
      <w:r w:rsidRPr="006D3CAD">
        <w:t>2020).</w:t>
      </w:r>
    </w:p>
    <w:p w14:paraId="528A43D3" w14:textId="35DF26C2" w:rsidR="0011237F" w:rsidRPr="006D3CAD" w:rsidRDefault="0011237F" w:rsidP="001E5602">
      <w:pPr>
        <w:pStyle w:val="EndNoteBibliography"/>
        <w:contextualSpacing/>
      </w:pPr>
      <w:r w:rsidRPr="006D3CAD">
        <w:t>35</w:t>
      </w:r>
      <w:r w:rsidRPr="006D3CAD">
        <w:tab/>
        <w:t>Giusti, G.</w:t>
      </w:r>
      <w:r w:rsidRPr="006D3CAD">
        <w:rPr>
          <w:i/>
        </w:rPr>
        <w:t xml:space="preserve"> </w:t>
      </w:r>
      <w:r w:rsidR="000F0526" w:rsidRPr="000F0526">
        <w:t>et al.</w:t>
      </w:r>
      <w:r w:rsidRPr="006D3CAD">
        <w:t xml:space="preserve"> The influence of vascularization of transplanted processed allograft nerve on return of motor function in rats. </w:t>
      </w:r>
      <w:r w:rsidRPr="006D3CAD">
        <w:rPr>
          <w:i/>
        </w:rPr>
        <w:t>Microsurgery.</w:t>
      </w:r>
      <w:r w:rsidRPr="006D3CAD">
        <w:t xml:space="preserve"> </w:t>
      </w:r>
      <w:r w:rsidRPr="006D3CAD">
        <w:rPr>
          <w:b/>
        </w:rPr>
        <w:t>36</w:t>
      </w:r>
      <w:r w:rsidRPr="006D3CAD">
        <w:t xml:space="preserve"> (2), 134-143</w:t>
      </w:r>
      <w:r w:rsidR="000F0526">
        <w:t xml:space="preserve"> (</w:t>
      </w:r>
      <w:r w:rsidRPr="006D3CAD">
        <w:t>2016).</w:t>
      </w:r>
    </w:p>
    <w:p w14:paraId="5B9F18A8" w14:textId="23E7A21F" w:rsidR="0011237F" w:rsidRPr="006D3CAD" w:rsidRDefault="0011237F" w:rsidP="001E5602">
      <w:pPr>
        <w:pStyle w:val="EndNoteBibliography"/>
        <w:contextualSpacing/>
      </w:pPr>
      <w:r w:rsidRPr="006D3CAD">
        <w:t>36</w:t>
      </w:r>
      <w:r w:rsidRPr="006D3CAD">
        <w:tab/>
        <w:t>Giusti, G.</w:t>
      </w:r>
      <w:r w:rsidRPr="006D3CAD">
        <w:rPr>
          <w:i/>
        </w:rPr>
        <w:t xml:space="preserve"> </w:t>
      </w:r>
      <w:r w:rsidR="000F0526" w:rsidRPr="000F0526">
        <w:t>et al.</w:t>
      </w:r>
      <w:r w:rsidRPr="006D3CAD">
        <w:t xml:space="preserve"> The influence of nerve conduits diameter in motor nerve recovery after segmental nerve repair. </w:t>
      </w:r>
      <w:r w:rsidRPr="006D3CAD">
        <w:rPr>
          <w:i/>
        </w:rPr>
        <w:t>Microsurgery.</w:t>
      </w:r>
      <w:r w:rsidRPr="006D3CAD">
        <w:t xml:space="preserve"> </w:t>
      </w:r>
      <w:r w:rsidRPr="006D3CAD">
        <w:rPr>
          <w:b/>
        </w:rPr>
        <w:t>34</w:t>
      </w:r>
      <w:r w:rsidRPr="006D3CAD">
        <w:t xml:space="preserve"> (8), 646-652</w:t>
      </w:r>
      <w:r w:rsidR="000F0526">
        <w:t xml:space="preserve"> (</w:t>
      </w:r>
      <w:r w:rsidRPr="006D3CAD">
        <w:t>2014).</w:t>
      </w:r>
    </w:p>
    <w:p w14:paraId="6CCB9CEB" w14:textId="52A13B7B" w:rsidR="0011237F" w:rsidRPr="006D3CAD" w:rsidRDefault="0011237F" w:rsidP="001E5602">
      <w:pPr>
        <w:pStyle w:val="EndNoteBibliography"/>
        <w:contextualSpacing/>
      </w:pPr>
      <w:r w:rsidRPr="006D3CAD">
        <w:t>37</w:t>
      </w:r>
      <w:r w:rsidRPr="006D3CAD">
        <w:tab/>
        <w:t>Hundepool, C. A.</w:t>
      </w:r>
      <w:r w:rsidRPr="006D3CAD">
        <w:rPr>
          <w:i/>
        </w:rPr>
        <w:t xml:space="preserve"> </w:t>
      </w:r>
      <w:r w:rsidR="000F0526" w:rsidRPr="000F0526">
        <w:t>et al.</w:t>
      </w:r>
      <w:r w:rsidRPr="006D3CAD">
        <w:t xml:space="preserve"> Comparable functional motor outcomes after repair of peripheral nerve injury with an elastase-processed allograft in a rat sciatic nerve model. </w:t>
      </w:r>
      <w:r w:rsidRPr="006D3CAD">
        <w:rPr>
          <w:i/>
        </w:rPr>
        <w:t>Microsurgery.</w:t>
      </w:r>
      <w:r w:rsidRPr="006D3CAD">
        <w:t xml:space="preserve"> </w:t>
      </w:r>
      <w:r w:rsidRPr="006D3CAD">
        <w:rPr>
          <w:b/>
        </w:rPr>
        <w:t>38</w:t>
      </w:r>
      <w:r w:rsidRPr="006D3CAD">
        <w:t xml:space="preserve"> (7), 772-779</w:t>
      </w:r>
      <w:r w:rsidR="000F0526">
        <w:t xml:space="preserve"> (</w:t>
      </w:r>
      <w:r w:rsidRPr="006D3CAD">
        <w:t>2018).</w:t>
      </w:r>
    </w:p>
    <w:p w14:paraId="539A4FB7" w14:textId="75489DEA" w:rsidR="0011237F" w:rsidRPr="006D3CAD" w:rsidRDefault="0011237F" w:rsidP="001E5602">
      <w:pPr>
        <w:pStyle w:val="EndNoteBibliography"/>
        <w:contextualSpacing/>
      </w:pPr>
      <w:r w:rsidRPr="006D3CAD">
        <w:t>38</w:t>
      </w:r>
      <w:r w:rsidRPr="006D3CAD">
        <w:tab/>
        <w:t>Lee, J. Y.</w:t>
      </w:r>
      <w:r w:rsidRPr="006D3CAD">
        <w:rPr>
          <w:i/>
        </w:rPr>
        <w:t xml:space="preserve"> </w:t>
      </w:r>
      <w:r w:rsidR="000F0526" w:rsidRPr="000F0526">
        <w:t>et al.</w:t>
      </w:r>
      <w:r w:rsidRPr="006D3CAD">
        <w:t xml:space="preserve"> The effect of collagen nerve conduits filled with collagen-glycosaminoglycan matrix on peripheral motor nerve regeneration in a rat model. </w:t>
      </w:r>
      <w:r w:rsidR="000F0526">
        <w:rPr>
          <w:i/>
        </w:rPr>
        <w:t>Journal of Bone and Joint Surgery</w:t>
      </w:r>
      <w:r w:rsidRPr="006D3CAD">
        <w:rPr>
          <w:i/>
        </w:rPr>
        <w:t>.</w:t>
      </w:r>
      <w:r w:rsidRPr="006D3CAD">
        <w:t xml:space="preserve"> </w:t>
      </w:r>
      <w:r w:rsidRPr="006D3CAD">
        <w:rPr>
          <w:b/>
        </w:rPr>
        <w:t>94</w:t>
      </w:r>
      <w:r w:rsidRPr="006D3CAD">
        <w:t xml:space="preserve"> (22), 2084-2091</w:t>
      </w:r>
      <w:r w:rsidR="000F0526">
        <w:t xml:space="preserve"> (</w:t>
      </w:r>
      <w:r w:rsidRPr="006D3CAD">
        <w:t>2012).</w:t>
      </w:r>
    </w:p>
    <w:p w14:paraId="454B1066" w14:textId="3E643422" w:rsidR="0011237F" w:rsidRPr="006D3CAD" w:rsidRDefault="0011237F" w:rsidP="001E5602">
      <w:pPr>
        <w:pStyle w:val="EndNoteBibliography"/>
        <w:contextualSpacing/>
      </w:pPr>
      <w:r w:rsidRPr="006D3CAD">
        <w:t>39</w:t>
      </w:r>
      <w:r w:rsidRPr="006D3CAD">
        <w:tab/>
        <w:t>Shin, R. H., Friedrich, P. F., Crum, B. A., Bishop, A. T.</w:t>
      </w:r>
      <w:r w:rsidR="000F0526">
        <w:t xml:space="preserve">, </w:t>
      </w:r>
      <w:r w:rsidRPr="006D3CAD">
        <w:t xml:space="preserve">Shin, A. Y. Treatment of a segmental nerve defect in the rat with use of bioabsorbable synthetic nerve conduits: a comparison of commercially available conduits. </w:t>
      </w:r>
      <w:r w:rsidR="000F0526">
        <w:rPr>
          <w:i/>
        </w:rPr>
        <w:t>Journal of Bone and Joint Surgery</w:t>
      </w:r>
      <w:r w:rsidRPr="006D3CAD">
        <w:rPr>
          <w:i/>
        </w:rPr>
        <w:t>.</w:t>
      </w:r>
      <w:r w:rsidRPr="006D3CAD">
        <w:t xml:space="preserve"> </w:t>
      </w:r>
      <w:r w:rsidRPr="006D3CAD">
        <w:rPr>
          <w:b/>
        </w:rPr>
        <w:t>91</w:t>
      </w:r>
      <w:r w:rsidRPr="006D3CAD">
        <w:t xml:space="preserve"> (9), 2194-2204</w:t>
      </w:r>
      <w:r w:rsidR="000F0526">
        <w:t xml:space="preserve"> (</w:t>
      </w:r>
      <w:r w:rsidRPr="006D3CAD">
        <w:t>2009).</w:t>
      </w:r>
    </w:p>
    <w:p w14:paraId="61A68A38" w14:textId="352B72BC" w:rsidR="0011237F" w:rsidRPr="006D3CAD" w:rsidRDefault="0011237F" w:rsidP="001E5602">
      <w:pPr>
        <w:pStyle w:val="EndNoteBibliography"/>
        <w:contextualSpacing/>
      </w:pPr>
      <w:r w:rsidRPr="006D3CAD">
        <w:t>40</w:t>
      </w:r>
      <w:r w:rsidRPr="006D3CAD">
        <w:tab/>
        <w:t>Coombes, J. S.</w:t>
      </w:r>
      <w:r w:rsidRPr="006D3CAD">
        <w:rPr>
          <w:i/>
        </w:rPr>
        <w:t xml:space="preserve"> </w:t>
      </w:r>
      <w:r w:rsidR="000F0526" w:rsidRPr="000F0526">
        <w:t>et al.</w:t>
      </w:r>
      <w:r w:rsidRPr="006D3CAD">
        <w:t xml:space="preserve"> Effects of vitamin E deficiency on fatigue and muscle contractile properties. </w:t>
      </w:r>
      <w:r w:rsidRPr="006D3CAD">
        <w:rPr>
          <w:i/>
        </w:rPr>
        <w:t>Eur J Appl Physiol.</w:t>
      </w:r>
      <w:r w:rsidRPr="006D3CAD">
        <w:t xml:space="preserve"> </w:t>
      </w:r>
      <w:r w:rsidRPr="006D3CAD">
        <w:rPr>
          <w:b/>
        </w:rPr>
        <w:t>87</w:t>
      </w:r>
      <w:r w:rsidRPr="006D3CAD">
        <w:t xml:space="preserve"> (3), 272-277</w:t>
      </w:r>
      <w:r w:rsidR="000F0526">
        <w:t xml:space="preserve"> (</w:t>
      </w:r>
      <w:r w:rsidRPr="006D3CAD">
        <w:t>2002).</w:t>
      </w:r>
    </w:p>
    <w:p w14:paraId="0F5C2FC9" w14:textId="6563B63D" w:rsidR="0011237F" w:rsidRPr="006D3CAD" w:rsidRDefault="0011237F" w:rsidP="001E5602">
      <w:pPr>
        <w:pStyle w:val="EndNoteBibliography"/>
        <w:contextualSpacing/>
      </w:pPr>
      <w:r w:rsidRPr="006D3CAD">
        <w:t>41</w:t>
      </w:r>
      <w:r w:rsidRPr="006D3CAD">
        <w:tab/>
        <w:t>Kauvar, D. S., Baer, D. G., Dubick, M. A.</w:t>
      </w:r>
      <w:r w:rsidR="000F0526">
        <w:t xml:space="preserve">, </w:t>
      </w:r>
      <w:r w:rsidRPr="006D3CAD">
        <w:t xml:space="preserve">Walters, T. J. Effect of fluid resuscitation on acute skeletal muscle ischemia-reperfusion injury after hemorrhagic shock in rats. </w:t>
      </w:r>
      <w:r w:rsidR="000F0526">
        <w:rPr>
          <w:i/>
        </w:rPr>
        <w:t>Journal of the American College of Surgeons</w:t>
      </w:r>
      <w:r w:rsidRPr="006D3CAD">
        <w:rPr>
          <w:i/>
        </w:rPr>
        <w:t>.</w:t>
      </w:r>
      <w:r w:rsidRPr="006D3CAD">
        <w:t xml:space="preserve"> </w:t>
      </w:r>
      <w:r w:rsidRPr="006D3CAD">
        <w:rPr>
          <w:b/>
        </w:rPr>
        <w:t>202</w:t>
      </w:r>
      <w:r w:rsidRPr="006D3CAD">
        <w:t xml:space="preserve"> (6), 888-896</w:t>
      </w:r>
      <w:r w:rsidR="000F0526">
        <w:t xml:space="preserve"> (</w:t>
      </w:r>
      <w:r w:rsidRPr="006D3CAD">
        <w:t>2006).</w:t>
      </w:r>
    </w:p>
    <w:p w14:paraId="14B8B28E" w14:textId="31C252A8" w:rsidR="0011237F" w:rsidRPr="006D3CAD" w:rsidRDefault="0011237F" w:rsidP="001E5602">
      <w:pPr>
        <w:pStyle w:val="EndNoteBibliography"/>
        <w:contextualSpacing/>
      </w:pPr>
      <w:r w:rsidRPr="006D3CAD">
        <w:lastRenderedPageBreak/>
        <w:t>42</w:t>
      </w:r>
      <w:r w:rsidRPr="006D3CAD">
        <w:tab/>
        <w:t>Murlasits, Z.</w:t>
      </w:r>
      <w:r w:rsidRPr="006D3CAD">
        <w:rPr>
          <w:i/>
        </w:rPr>
        <w:t xml:space="preserve"> </w:t>
      </w:r>
      <w:r w:rsidR="000F0526" w:rsidRPr="000F0526">
        <w:t>et al.</w:t>
      </w:r>
      <w:r w:rsidRPr="006D3CAD">
        <w:t xml:space="preserve"> Resistance training increases heat shock protein levels in skeletal muscle of young and old rats. </w:t>
      </w:r>
      <w:r w:rsidR="000F0526">
        <w:rPr>
          <w:i/>
        </w:rPr>
        <w:t>Experimental Gerontology</w:t>
      </w:r>
      <w:r w:rsidRPr="006D3CAD">
        <w:rPr>
          <w:i/>
        </w:rPr>
        <w:t>.</w:t>
      </w:r>
      <w:r w:rsidRPr="006D3CAD">
        <w:t xml:space="preserve"> </w:t>
      </w:r>
      <w:r w:rsidRPr="006D3CAD">
        <w:rPr>
          <w:b/>
        </w:rPr>
        <w:t>41</w:t>
      </w:r>
      <w:r w:rsidRPr="006D3CAD">
        <w:t xml:space="preserve"> (4), 398-406</w:t>
      </w:r>
      <w:r w:rsidR="000F0526">
        <w:t xml:space="preserve"> (</w:t>
      </w:r>
      <w:r w:rsidRPr="006D3CAD">
        <w:t>2006).</w:t>
      </w:r>
    </w:p>
    <w:p w14:paraId="7623432A" w14:textId="488E06BC" w:rsidR="0011237F" w:rsidRPr="006D3CAD" w:rsidRDefault="0011237F" w:rsidP="001E5602">
      <w:pPr>
        <w:pStyle w:val="EndNoteBibliography"/>
        <w:contextualSpacing/>
      </w:pPr>
      <w:r w:rsidRPr="006D3CAD">
        <w:t>43</w:t>
      </w:r>
      <w:r w:rsidRPr="006D3CAD">
        <w:tab/>
        <w:t>Zhou, Z., Cornelius, C. P., Eichner, M.</w:t>
      </w:r>
      <w:r w:rsidR="000F0526">
        <w:t xml:space="preserve">, </w:t>
      </w:r>
      <w:r w:rsidRPr="006D3CAD">
        <w:t xml:space="preserve">Bornemann, A. Reinnervation-induced alterations in rat skeletal muscle. </w:t>
      </w:r>
      <w:r w:rsidR="000F0526">
        <w:rPr>
          <w:i/>
        </w:rPr>
        <w:t>Neurobiology of Disease</w:t>
      </w:r>
      <w:r w:rsidRPr="006D3CAD">
        <w:rPr>
          <w:i/>
        </w:rPr>
        <w:t>.</w:t>
      </w:r>
      <w:r w:rsidRPr="006D3CAD">
        <w:t xml:space="preserve"> </w:t>
      </w:r>
      <w:r w:rsidRPr="006D3CAD">
        <w:rPr>
          <w:b/>
        </w:rPr>
        <w:t>23</w:t>
      </w:r>
      <w:r w:rsidRPr="006D3CAD">
        <w:t xml:space="preserve"> (3), 595-602</w:t>
      </w:r>
      <w:r w:rsidR="000F0526">
        <w:t xml:space="preserve"> (</w:t>
      </w:r>
      <w:r w:rsidRPr="006D3CAD">
        <w:t>2006).</w:t>
      </w:r>
    </w:p>
    <w:p w14:paraId="06428DD3" w14:textId="5A76DF82" w:rsidR="0011237F" w:rsidRPr="006D3CAD" w:rsidRDefault="0011237F" w:rsidP="001E5602">
      <w:pPr>
        <w:pStyle w:val="EndNoteBibliography"/>
        <w:contextualSpacing/>
      </w:pPr>
      <w:r w:rsidRPr="006D3CAD">
        <w:t>44</w:t>
      </w:r>
      <w:r w:rsidRPr="006D3CAD">
        <w:tab/>
        <w:t>Schmoll, M.</w:t>
      </w:r>
      <w:r w:rsidRPr="006D3CAD">
        <w:rPr>
          <w:i/>
        </w:rPr>
        <w:t xml:space="preserve"> </w:t>
      </w:r>
      <w:r w:rsidR="000F0526" w:rsidRPr="000F0526">
        <w:t>et al.</w:t>
      </w:r>
      <w:r w:rsidRPr="006D3CAD">
        <w:t xml:space="preserve"> In-situ measurements of tensile forces in the tibialis anterior tendon of the rat in concentric, isometric, and resisted co-contractions. </w:t>
      </w:r>
      <w:r w:rsidR="000F0526">
        <w:rPr>
          <w:i/>
        </w:rPr>
        <w:t>Physiological Reports</w:t>
      </w:r>
      <w:r w:rsidRPr="006D3CAD">
        <w:rPr>
          <w:i/>
        </w:rPr>
        <w:t>.</w:t>
      </w:r>
      <w:r w:rsidRPr="006D3CAD">
        <w:t xml:space="preserve"> </w:t>
      </w:r>
      <w:r w:rsidRPr="006D3CAD">
        <w:rPr>
          <w:b/>
        </w:rPr>
        <w:t>5</w:t>
      </w:r>
      <w:r w:rsidRPr="006D3CAD">
        <w:t xml:space="preserve"> (8)</w:t>
      </w:r>
      <w:r w:rsidR="000F0526">
        <w:t xml:space="preserve"> (</w:t>
      </w:r>
      <w:r w:rsidRPr="006D3CAD">
        <w:t>2017).</w:t>
      </w:r>
    </w:p>
    <w:p w14:paraId="577DE7F1" w14:textId="4B6E471B" w:rsidR="0011237F" w:rsidRPr="006D3CAD" w:rsidRDefault="0011237F" w:rsidP="001E5602">
      <w:pPr>
        <w:pStyle w:val="EndNoteBibliography"/>
        <w:contextualSpacing/>
      </w:pPr>
      <w:r w:rsidRPr="006D3CAD">
        <w:t>45</w:t>
      </w:r>
      <w:r w:rsidRPr="006D3CAD">
        <w:tab/>
        <w:t>Heinzel, J. C., Hercher, D.</w:t>
      </w:r>
      <w:r w:rsidR="000F0526">
        <w:t xml:space="preserve">, </w:t>
      </w:r>
      <w:r w:rsidRPr="006D3CAD">
        <w:t xml:space="preserve">Redl, H. The course of recovery of locomotor function over a 10-week observation period in a rat model of femoral nerve resection and autograft repair. </w:t>
      </w:r>
      <w:r w:rsidR="000F0526">
        <w:rPr>
          <w:i/>
        </w:rPr>
        <w:t>Brain and Behavior</w:t>
      </w:r>
      <w:r w:rsidRPr="006D3CAD">
        <w:rPr>
          <w:i/>
        </w:rPr>
        <w:t>.</w:t>
      </w:r>
      <w:r w:rsidRPr="006D3CAD">
        <w:t xml:space="preserve"> </w:t>
      </w:r>
      <w:r w:rsidRPr="006D3CAD">
        <w:rPr>
          <w:b/>
        </w:rPr>
        <w:t>10</w:t>
      </w:r>
      <w:r w:rsidRPr="006D3CAD">
        <w:t xml:space="preserve"> (4), e01580</w:t>
      </w:r>
      <w:r w:rsidR="000F0526">
        <w:t xml:space="preserve"> (</w:t>
      </w:r>
      <w:r w:rsidRPr="006D3CAD">
        <w:t>2020).</w:t>
      </w:r>
    </w:p>
    <w:p w14:paraId="3EAD0B3C" w14:textId="49EEA9C6" w:rsidR="0011237F" w:rsidRPr="006D3CAD" w:rsidRDefault="0011237F" w:rsidP="001E5602">
      <w:pPr>
        <w:pStyle w:val="EndNoteBibliography"/>
        <w:contextualSpacing/>
      </w:pPr>
      <w:r w:rsidRPr="006D3CAD">
        <w:t>46</w:t>
      </w:r>
      <w:r w:rsidRPr="006D3CAD">
        <w:tab/>
        <w:t>Kingery, W. S.</w:t>
      </w:r>
      <w:r w:rsidR="000F0526">
        <w:t xml:space="preserve">, </w:t>
      </w:r>
      <w:r w:rsidRPr="006D3CAD">
        <w:t xml:space="preserve">Vallin, J. A. The development of chronic mechanical hyperalgesia, autotomy and collateral sprouting following sciatic nerve section in rat. </w:t>
      </w:r>
      <w:r w:rsidRPr="006D3CAD">
        <w:rPr>
          <w:i/>
        </w:rPr>
        <w:t>Pain.</w:t>
      </w:r>
      <w:r w:rsidRPr="006D3CAD">
        <w:t xml:space="preserve"> </w:t>
      </w:r>
      <w:r w:rsidRPr="006D3CAD">
        <w:rPr>
          <w:b/>
        </w:rPr>
        <w:t>38</w:t>
      </w:r>
      <w:r w:rsidRPr="006D3CAD">
        <w:t xml:space="preserve"> (3), 321-332</w:t>
      </w:r>
      <w:r w:rsidR="000F0526">
        <w:t xml:space="preserve"> (</w:t>
      </w:r>
      <w:r w:rsidRPr="006D3CAD">
        <w:t>1989).</w:t>
      </w:r>
    </w:p>
    <w:p w14:paraId="56D5561D" w14:textId="3C4952C2" w:rsidR="0011237F" w:rsidRPr="006D3CAD" w:rsidRDefault="0011237F" w:rsidP="001E5602">
      <w:pPr>
        <w:pStyle w:val="EndNoteBibliography"/>
        <w:contextualSpacing/>
      </w:pPr>
      <w:r w:rsidRPr="006D3CAD">
        <w:t>47</w:t>
      </w:r>
      <w:r w:rsidRPr="006D3CAD">
        <w:tab/>
        <w:t>Weber, R. A., Proctor, W. H., Warner, M. R.</w:t>
      </w:r>
      <w:r w:rsidR="000F0526">
        <w:t xml:space="preserve">, </w:t>
      </w:r>
      <w:r w:rsidRPr="006D3CAD">
        <w:t xml:space="preserve">Verheyden, C. N. Autotomy and the sciatic functional index. </w:t>
      </w:r>
      <w:r w:rsidRPr="006D3CAD">
        <w:rPr>
          <w:i/>
        </w:rPr>
        <w:t>Microsurgery.</w:t>
      </w:r>
      <w:r w:rsidRPr="006D3CAD">
        <w:t xml:space="preserve"> </w:t>
      </w:r>
      <w:r w:rsidRPr="006D3CAD">
        <w:rPr>
          <w:b/>
        </w:rPr>
        <w:t>14</w:t>
      </w:r>
      <w:r w:rsidRPr="006D3CAD">
        <w:t xml:space="preserve"> (5), 323-327</w:t>
      </w:r>
      <w:r w:rsidR="000F0526">
        <w:t xml:space="preserve"> (</w:t>
      </w:r>
      <w:r w:rsidRPr="006D3CAD">
        <w:t>1993).</w:t>
      </w:r>
    </w:p>
    <w:p w14:paraId="22DAB889" w14:textId="33329DD3" w:rsidR="0011237F" w:rsidRPr="006D3CAD" w:rsidRDefault="0011237F" w:rsidP="001E5602">
      <w:pPr>
        <w:pStyle w:val="EndNoteBibliography"/>
        <w:contextualSpacing/>
      </w:pPr>
      <w:r w:rsidRPr="006D3CAD">
        <w:t>48</w:t>
      </w:r>
      <w:r w:rsidRPr="006D3CAD">
        <w:tab/>
        <w:t>Kunst, G., Graf, B. M., Schreiner, R., Martin, E.</w:t>
      </w:r>
      <w:r w:rsidR="000F0526">
        <w:t xml:space="preserve">, </w:t>
      </w:r>
      <w:r w:rsidRPr="006D3CAD">
        <w:t xml:space="preserve">Fink, R. H. Differential effects of sevoflurane, isoflurane, and halothane on Ca2+ release from the sarcoplasmic reticulum of skeletal muscle. </w:t>
      </w:r>
      <w:r w:rsidRPr="006D3CAD">
        <w:rPr>
          <w:i/>
        </w:rPr>
        <w:t>Anesthesiology.</w:t>
      </w:r>
      <w:r w:rsidRPr="006D3CAD">
        <w:t xml:space="preserve"> </w:t>
      </w:r>
      <w:r w:rsidRPr="006D3CAD">
        <w:rPr>
          <w:b/>
        </w:rPr>
        <w:t>91</w:t>
      </w:r>
      <w:r w:rsidRPr="006D3CAD">
        <w:t xml:space="preserve"> (1), 179-186</w:t>
      </w:r>
      <w:r w:rsidR="000F0526">
        <w:t xml:space="preserve"> (</w:t>
      </w:r>
      <w:r w:rsidRPr="006D3CAD">
        <w:t>1999).</w:t>
      </w:r>
    </w:p>
    <w:p w14:paraId="46D060B3" w14:textId="396DAAF3" w:rsidR="0011237F" w:rsidRPr="006D3CAD" w:rsidRDefault="0011237F" w:rsidP="001E5602">
      <w:pPr>
        <w:pStyle w:val="EndNoteBibliography"/>
        <w:contextualSpacing/>
      </w:pPr>
      <w:r w:rsidRPr="006D3CAD">
        <w:t>49</w:t>
      </w:r>
      <w:r w:rsidRPr="006D3CAD">
        <w:tab/>
        <w:t>Schmoll, M.</w:t>
      </w:r>
      <w:r w:rsidRPr="006D3CAD">
        <w:rPr>
          <w:i/>
        </w:rPr>
        <w:t xml:space="preserve"> </w:t>
      </w:r>
      <w:r w:rsidR="000F0526" w:rsidRPr="000F0526">
        <w:t>et al.</w:t>
      </w:r>
      <w:r w:rsidRPr="006D3CAD">
        <w:t xml:space="preserve"> A novel miniature in-line load-cell to measure in-situ tensile forces in the tibialis anterior tendon of rats. </w:t>
      </w:r>
      <w:r w:rsidRPr="006D3CAD">
        <w:rPr>
          <w:i/>
        </w:rPr>
        <w:t>PLoS One.</w:t>
      </w:r>
      <w:r w:rsidRPr="006D3CAD">
        <w:t xml:space="preserve"> </w:t>
      </w:r>
      <w:r w:rsidRPr="006D3CAD">
        <w:rPr>
          <w:b/>
        </w:rPr>
        <w:t>12</w:t>
      </w:r>
      <w:r w:rsidRPr="006D3CAD">
        <w:t xml:space="preserve"> (9), e0185209</w:t>
      </w:r>
      <w:r w:rsidR="000F0526">
        <w:t xml:space="preserve"> (</w:t>
      </w:r>
      <w:r w:rsidRPr="006D3CAD">
        <w:t>2017).</w:t>
      </w:r>
    </w:p>
    <w:p w14:paraId="194DF5EE" w14:textId="7D774CAC" w:rsidR="0011237F" w:rsidRPr="006D3CAD" w:rsidRDefault="0011237F" w:rsidP="001E5602">
      <w:pPr>
        <w:pStyle w:val="EndNoteBibliography"/>
        <w:contextualSpacing/>
      </w:pPr>
      <w:r w:rsidRPr="006D3CAD">
        <w:t>50</w:t>
      </w:r>
      <w:r w:rsidRPr="006D3CAD">
        <w:tab/>
        <w:t xml:space="preserve">Paul, R. J. in </w:t>
      </w:r>
      <w:r w:rsidRPr="006D3CAD">
        <w:rPr>
          <w:i/>
        </w:rPr>
        <w:t>Cell Physiology Source Book (Fourth Edition)</w:t>
      </w:r>
      <w:r w:rsidR="001E5602" w:rsidRPr="006D3CAD">
        <w:t xml:space="preserve"> </w:t>
      </w:r>
      <w:r w:rsidRPr="006D3CAD">
        <w:t>(ed Nicholas Sperelakis)</w:t>
      </w:r>
      <w:r w:rsidR="001E5602" w:rsidRPr="006D3CAD">
        <w:t xml:space="preserve"> </w:t>
      </w:r>
      <w:r w:rsidRPr="006D3CAD">
        <w:t>801-821 (Academic Press, 2012).</w:t>
      </w:r>
    </w:p>
    <w:p w14:paraId="57E606CD" w14:textId="203BB43E" w:rsidR="008B2876" w:rsidRPr="006D3CAD" w:rsidRDefault="008457B9" w:rsidP="001E5602">
      <w:pPr>
        <w:pStyle w:val="EndNoteBibliography"/>
        <w:contextualSpacing/>
      </w:pPr>
      <w:r w:rsidRPr="006D3CAD">
        <w:fldChar w:fldCharType="end"/>
      </w:r>
    </w:p>
    <w:sectPr w:rsidR="008B2876" w:rsidRPr="006D3CAD" w:rsidSect="00B81B15">
      <w:headerReference w:type="default" r:id="rId11"/>
      <w:footerReference w:type="defaul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753800" w14:textId="77777777" w:rsidR="00254C40" w:rsidRDefault="00254C40" w:rsidP="00621C4E">
      <w:r>
        <w:separator/>
      </w:r>
    </w:p>
  </w:endnote>
  <w:endnote w:type="continuationSeparator" w:id="0">
    <w:p w14:paraId="59223F54" w14:textId="77777777" w:rsidR="00254C40" w:rsidRDefault="00254C4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18222ABC" w:rsidR="00D90794" w:rsidRDefault="00D90794">
        <w:pPr>
          <w:pStyle w:val="Footer"/>
        </w:pPr>
        <w:r>
          <w:t xml:space="preserve">Page </w:t>
        </w:r>
        <w:r>
          <w:fldChar w:fldCharType="begin"/>
        </w:r>
        <w:r>
          <w:instrText xml:space="preserve"> PAGE   \* MERGEFORMAT </w:instrText>
        </w:r>
        <w:r>
          <w:fldChar w:fldCharType="separate"/>
        </w:r>
        <w:r>
          <w:rPr>
            <w:noProof/>
          </w:rPr>
          <w:t>5</w:t>
        </w:r>
        <w:r>
          <w:rPr>
            <w:noProof/>
          </w:rPr>
          <w:fldChar w:fldCharType="end"/>
        </w:r>
        <w:r>
          <w:rPr>
            <w:noProof/>
          </w:rPr>
          <w:t xml:space="preserve"> of 6</w:t>
        </w:r>
        <w:r>
          <w:rPr>
            <w:noProof/>
          </w:rPr>
          <w:tab/>
        </w:r>
        <w:r>
          <w:rPr>
            <w:noProof/>
          </w:rPr>
          <w:tab/>
        </w:r>
      </w:p>
    </w:sdtContent>
  </w:sdt>
  <w:p w14:paraId="39947363" w14:textId="71AB2B06" w:rsidR="00D90794" w:rsidRPr="00494F77" w:rsidRDefault="00D90794"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D90794" w:rsidRDefault="00D9079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58743A" w14:textId="77777777" w:rsidR="00254C40" w:rsidRDefault="00254C40" w:rsidP="00621C4E">
      <w:r>
        <w:separator/>
      </w:r>
    </w:p>
  </w:footnote>
  <w:footnote w:type="continuationSeparator" w:id="0">
    <w:p w14:paraId="6DE617AC" w14:textId="77777777" w:rsidR="00254C40" w:rsidRDefault="00254C4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D90794" w:rsidRPr="006F06E4" w:rsidRDefault="00D90794"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F44B48"/>
    <w:multiLevelType w:val="hybridMultilevel"/>
    <w:tmpl w:val="A5EE0E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582713"/>
    <w:multiLevelType w:val="hybridMultilevel"/>
    <w:tmpl w:val="9628E8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EA03E6"/>
    <w:multiLevelType w:val="hybridMultilevel"/>
    <w:tmpl w:val="EDBAA356"/>
    <w:lvl w:ilvl="0" w:tplc="0ACEDCB0">
      <w:start w:val="5"/>
      <w:numFmt w:val="bullet"/>
      <w:lvlText w:val="-"/>
      <w:lvlJc w:val="left"/>
      <w:pPr>
        <w:ind w:left="720" w:hanging="360"/>
      </w:pPr>
      <w:rPr>
        <w:rFonts w:ascii="Calibri" w:eastAsia="Times New Roma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AB360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17B70D1"/>
    <w:multiLevelType w:val="hybridMultilevel"/>
    <w:tmpl w:val="B7DC2A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F34A087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2AE5562"/>
    <w:multiLevelType w:val="hybridMultilevel"/>
    <w:tmpl w:val="8D209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9"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49A33E0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4E607640"/>
    <w:multiLevelType w:val="hybridMultilevel"/>
    <w:tmpl w:val="FA320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C77DCE"/>
    <w:multiLevelType w:val="hybridMultilevel"/>
    <w:tmpl w:val="31ACF4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837B9D"/>
    <w:multiLevelType w:val="hybridMultilevel"/>
    <w:tmpl w:val="16B44B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D96C7B"/>
    <w:multiLevelType w:val="hybridMultilevel"/>
    <w:tmpl w:val="D21C16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2" w15:restartNumberingAfterBreak="0">
    <w:nsid w:val="63FF0CFB"/>
    <w:multiLevelType w:val="hybridMultilevel"/>
    <w:tmpl w:val="AADE88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A657CE1"/>
    <w:multiLevelType w:val="hybridMultilevel"/>
    <w:tmpl w:val="F7D0A82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4C33D6B"/>
    <w:multiLevelType w:val="hybridMultilevel"/>
    <w:tmpl w:val="49302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1" w15:restartNumberingAfterBreak="0">
    <w:nsid w:val="7C620149"/>
    <w:multiLevelType w:val="hybridMultilevel"/>
    <w:tmpl w:val="F2A077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9"/>
  </w:num>
  <w:num w:numId="3">
    <w:abstractNumId w:val="6"/>
  </w:num>
  <w:num w:numId="4">
    <w:abstractNumId w:val="26"/>
  </w:num>
  <w:num w:numId="5">
    <w:abstractNumId w:val="14"/>
  </w:num>
  <w:num w:numId="6">
    <w:abstractNumId w:val="25"/>
  </w:num>
  <w:num w:numId="7">
    <w:abstractNumId w:val="0"/>
  </w:num>
  <w:num w:numId="8">
    <w:abstractNumId w:val="15"/>
  </w:num>
  <w:num w:numId="9">
    <w:abstractNumId w:val="17"/>
  </w:num>
  <w:num w:numId="10">
    <w:abstractNumId w:val="27"/>
  </w:num>
  <w:num w:numId="11">
    <w:abstractNumId w:val="33"/>
  </w:num>
  <w:num w:numId="12">
    <w:abstractNumId w:val="3"/>
  </w:num>
  <w:num w:numId="13">
    <w:abstractNumId w:val="30"/>
  </w:num>
  <w:num w:numId="14">
    <w:abstractNumId w:val="39"/>
  </w:num>
  <w:num w:numId="15">
    <w:abstractNumId w:val="18"/>
  </w:num>
  <w:num w:numId="16">
    <w:abstractNumId w:val="13"/>
  </w:num>
  <w:num w:numId="17">
    <w:abstractNumId w:val="31"/>
  </w:num>
  <w:num w:numId="18">
    <w:abstractNumId w:val="19"/>
  </w:num>
  <w:num w:numId="19">
    <w:abstractNumId w:val="35"/>
  </w:num>
  <w:num w:numId="20">
    <w:abstractNumId w:val="4"/>
  </w:num>
  <w:num w:numId="21">
    <w:abstractNumId w:val="37"/>
  </w:num>
  <w:num w:numId="22">
    <w:abstractNumId w:val="34"/>
  </w:num>
  <w:num w:numId="23">
    <w:abstractNumId w:val="21"/>
  </w:num>
  <w:num w:numId="24">
    <w:abstractNumId w:val="40"/>
  </w:num>
  <w:num w:numId="25">
    <w:abstractNumId w:val="11"/>
  </w:num>
  <w:num w:numId="26">
    <w:abstractNumId w:val="2"/>
  </w:num>
  <w:num w:numId="27">
    <w:abstractNumId w:val="10"/>
  </w:num>
  <w:num w:numId="28">
    <w:abstractNumId w:val="42"/>
  </w:num>
  <w:num w:numId="29">
    <w:abstractNumId w:val="32"/>
  </w:num>
  <w:num w:numId="30">
    <w:abstractNumId w:val="36"/>
  </w:num>
  <w:num w:numId="31">
    <w:abstractNumId w:val="7"/>
  </w:num>
  <w:num w:numId="32">
    <w:abstractNumId w:val="9"/>
  </w:num>
  <w:num w:numId="33">
    <w:abstractNumId w:val="38"/>
  </w:num>
  <w:num w:numId="34">
    <w:abstractNumId w:val="20"/>
  </w:num>
  <w:num w:numId="35">
    <w:abstractNumId w:val="12"/>
  </w:num>
  <w:num w:numId="36">
    <w:abstractNumId w:val="22"/>
  </w:num>
  <w:num w:numId="37">
    <w:abstractNumId w:val="16"/>
  </w:num>
  <w:num w:numId="38">
    <w:abstractNumId w:val="1"/>
  </w:num>
  <w:num w:numId="39">
    <w:abstractNumId w:val="24"/>
  </w:num>
  <w:num w:numId="40">
    <w:abstractNumId w:val="28"/>
  </w:num>
  <w:num w:numId="41">
    <w:abstractNumId w:val="5"/>
  </w:num>
  <w:num w:numId="42">
    <w:abstractNumId w:val="41"/>
  </w:num>
  <w:num w:numId="43">
    <w:abstractNumId w:val="2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removeDateAndTime/>
  <w:doNotDisplayPageBoundarie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3)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t559wpl2w9toe0wxpvw9fmze20r05zz9pe&quot;&gt;ITFprotocol&lt;record-ids&gt;&lt;item&gt;1&lt;/item&gt;&lt;item&gt;3&lt;/item&gt;&lt;item&gt;4&lt;/item&gt;&lt;item&gt;5&lt;/item&gt;&lt;item&gt;6&lt;/item&gt;&lt;item&gt;7&lt;/item&gt;&lt;item&gt;8&lt;/item&gt;&lt;item&gt;9&lt;/item&gt;&lt;item&gt;10&lt;/item&gt;&lt;item&gt;11&lt;/item&gt;&lt;item&gt;12&lt;/item&gt;&lt;/record-ids&gt;&lt;/item&gt;&lt;/Libraries&gt;"/>
  </w:docVars>
  <w:rsids>
    <w:rsidRoot w:val="00EE705F"/>
    <w:rsid w:val="00000613"/>
    <w:rsid w:val="00001169"/>
    <w:rsid w:val="00001806"/>
    <w:rsid w:val="00003442"/>
    <w:rsid w:val="00005815"/>
    <w:rsid w:val="00006E68"/>
    <w:rsid w:val="00007DBC"/>
    <w:rsid w:val="00007EA1"/>
    <w:rsid w:val="000100F0"/>
    <w:rsid w:val="000129B2"/>
    <w:rsid w:val="00012FF9"/>
    <w:rsid w:val="000133D7"/>
    <w:rsid w:val="0001389C"/>
    <w:rsid w:val="00014314"/>
    <w:rsid w:val="000212AE"/>
    <w:rsid w:val="00021434"/>
    <w:rsid w:val="00021774"/>
    <w:rsid w:val="00021DF3"/>
    <w:rsid w:val="00023869"/>
    <w:rsid w:val="00024598"/>
    <w:rsid w:val="000279B0"/>
    <w:rsid w:val="00032569"/>
    <w:rsid w:val="00032769"/>
    <w:rsid w:val="0003311E"/>
    <w:rsid w:val="00036502"/>
    <w:rsid w:val="00037B58"/>
    <w:rsid w:val="00042357"/>
    <w:rsid w:val="00043697"/>
    <w:rsid w:val="000460D3"/>
    <w:rsid w:val="00051B73"/>
    <w:rsid w:val="000543AD"/>
    <w:rsid w:val="000575CF"/>
    <w:rsid w:val="00060ABE"/>
    <w:rsid w:val="00061A50"/>
    <w:rsid w:val="0006361B"/>
    <w:rsid w:val="00064104"/>
    <w:rsid w:val="00064C94"/>
    <w:rsid w:val="00064F32"/>
    <w:rsid w:val="000652E3"/>
    <w:rsid w:val="00066025"/>
    <w:rsid w:val="00067A8F"/>
    <w:rsid w:val="000701D1"/>
    <w:rsid w:val="00080A20"/>
    <w:rsid w:val="00082796"/>
    <w:rsid w:val="00082DF4"/>
    <w:rsid w:val="00083C78"/>
    <w:rsid w:val="00086FF5"/>
    <w:rsid w:val="000872D1"/>
    <w:rsid w:val="00087C0A"/>
    <w:rsid w:val="00091788"/>
    <w:rsid w:val="000933EF"/>
    <w:rsid w:val="00093BC4"/>
    <w:rsid w:val="000943E6"/>
    <w:rsid w:val="00097929"/>
    <w:rsid w:val="000A0F2D"/>
    <w:rsid w:val="000A1E80"/>
    <w:rsid w:val="000A2011"/>
    <w:rsid w:val="000A3B70"/>
    <w:rsid w:val="000A5153"/>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3816"/>
    <w:rsid w:val="000E4F77"/>
    <w:rsid w:val="000F0526"/>
    <w:rsid w:val="000F265C"/>
    <w:rsid w:val="000F3AFA"/>
    <w:rsid w:val="000F5712"/>
    <w:rsid w:val="000F63BF"/>
    <w:rsid w:val="000F6611"/>
    <w:rsid w:val="000F7E22"/>
    <w:rsid w:val="00101C1D"/>
    <w:rsid w:val="00103BB3"/>
    <w:rsid w:val="00107554"/>
    <w:rsid w:val="001075E9"/>
    <w:rsid w:val="001104F3"/>
    <w:rsid w:val="0011237F"/>
    <w:rsid w:val="00112EEB"/>
    <w:rsid w:val="00116183"/>
    <w:rsid w:val="001173FF"/>
    <w:rsid w:val="00123720"/>
    <w:rsid w:val="0012563A"/>
    <w:rsid w:val="001264DE"/>
    <w:rsid w:val="001313A7"/>
    <w:rsid w:val="0013276F"/>
    <w:rsid w:val="001342B5"/>
    <w:rsid w:val="0013621E"/>
    <w:rsid w:val="0013642E"/>
    <w:rsid w:val="0013764D"/>
    <w:rsid w:val="00142EFE"/>
    <w:rsid w:val="00152A23"/>
    <w:rsid w:val="00153760"/>
    <w:rsid w:val="00156B11"/>
    <w:rsid w:val="00162CB7"/>
    <w:rsid w:val="00164CAA"/>
    <w:rsid w:val="0016578D"/>
    <w:rsid w:val="001665C9"/>
    <w:rsid w:val="00166F32"/>
    <w:rsid w:val="001710B9"/>
    <w:rsid w:val="001718C0"/>
    <w:rsid w:val="00171E5B"/>
    <w:rsid w:val="00171F94"/>
    <w:rsid w:val="00172E4D"/>
    <w:rsid w:val="00174F81"/>
    <w:rsid w:val="00175D4E"/>
    <w:rsid w:val="0017668A"/>
    <w:rsid w:val="001766FE"/>
    <w:rsid w:val="001771E7"/>
    <w:rsid w:val="001812BB"/>
    <w:rsid w:val="0018743C"/>
    <w:rsid w:val="001911FF"/>
    <w:rsid w:val="00192006"/>
    <w:rsid w:val="00193180"/>
    <w:rsid w:val="001938FD"/>
    <w:rsid w:val="0019530C"/>
    <w:rsid w:val="001962E9"/>
    <w:rsid w:val="00196792"/>
    <w:rsid w:val="001A6A0B"/>
    <w:rsid w:val="001B0E26"/>
    <w:rsid w:val="001B108B"/>
    <w:rsid w:val="001B1519"/>
    <w:rsid w:val="001B2E2D"/>
    <w:rsid w:val="001B5CD2"/>
    <w:rsid w:val="001C0BEE"/>
    <w:rsid w:val="001C1E49"/>
    <w:rsid w:val="001C27C1"/>
    <w:rsid w:val="001C2A98"/>
    <w:rsid w:val="001C3B86"/>
    <w:rsid w:val="001C4D95"/>
    <w:rsid w:val="001D0A7F"/>
    <w:rsid w:val="001D3D7D"/>
    <w:rsid w:val="001D3FFF"/>
    <w:rsid w:val="001D4997"/>
    <w:rsid w:val="001D625F"/>
    <w:rsid w:val="001D68A4"/>
    <w:rsid w:val="001D7576"/>
    <w:rsid w:val="001E0E3F"/>
    <w:rsid w:val="001E14A0"/>
    <w:rsid w:val="001E5602"/>
    <w:rsid w:val="001E7376"/>
    <w:rsid w:val="001F1B8B"/>
    <w:rsid w:val="001F20F0"/>
    <w:rsid w:val="001F225C"/>
    <w:rsid w:val="001F5D3E"/>
    <w:rsid w:val="001F7597"/>
    <w:rsid w:val="00200792"/>
    <w:rsid w:val="00201CFA"/>
    <w:rsid w:val="0020220D"/>
    <w:rsid w:val="00202448"/>
    <w:rsid w:val="00202D15"/>
    <w:rsid w:val="00205B3F"/>
    <w:rsid w:val="00212EAE"/>
    <w:rsid w:val="00214BEE"/>
    <w:rsid w:val="002154C2"/>
    <w:rsid w:val="00220431"/>
    <w:rsid w:val="002205B8"/>
    <w:rsid w:val="00222D2D"/>
    <w:rsid w:val="00225720"/>
    <w:rsid w:val="002259E5"/>
    <w:rsid w:val="00226140"/>
    <w:rsid w:val="00226346"/>
    <w:rsid w:val="002274F3"/>
    <w:rsid w:val="00230345"/>
    <w:rsid w:val="0023094C"/>
    <w:rsid w:val="00231D0F"/>
    <w:rsid w:val="00232FFB"/>
    <w:rsid w:val="00233484"/>
    <w:rsid w:val="00234303"/>
    <w:rsid w:val="00234BE3"/>
    <w:rsid w:val="00235A90"/>
    <w:rsid w:val="0023624F"/>
    <w:rsid w:val="00241E48"/>
    <w:rsid w:val="0024214E"/>
    <w:rsid w:val="00242623"/>
    <w:rsid w:val="00246818"/>
    <w:rsid w:val="00250558"/>
    <w:rsid w:val="0025357C"/>
    <w:rsid w:val="00254652"/>
    <w:rsid w:val="00254C40"/>
    <w:rsid w:val="002605D1"/>
    <w:rsid w:val="00260652"/>
    <w:rsid w:val="00261F25"/>
    <w:rsid w:val="00263531"/>
    <w:rsid w:val="002648A9"/>
    <w:rsid w:val="0026536F"/>
    <w:rsid w:val="0026553C"/>
    <w:rsid w:val="002661A0"/>
    <w:rsid w:val="0026790A"/>
    <w:rsid w:val="00267DD5"/>
    <w:rsid w:val="00273A92"/>
    <w:rsid w:val="00274A0A"/>
    <w:rsid w:val="00277593"/>
    <w:rsid w:val="00280909"/>
    <w:rsid w:val="00280918"/>
    <w:rsid w:val="00282AF6"/>
    <w:rsid w:val="0028596A"/>
    <w:rsid w:val="00287085"/>
    <w:rsid w:val="00287B79"/>
    <w:rsid w:val="00287DC0"/>
    <w:rsid w:val="00290AF9"/>
    <w:rsid w:val="00291131"/>
    <w:rsid w:val="00293136"/>
    <w:rsid w:val="002967CF"/>
    <w:rsid w:val="00297788"/>
    <w:rsid w:val="002A3285"/>
    <w:rsid w:val="002A34F9"/>
    <w:rsid w:val="002A484B"/>
    <w:rsid w:val="002A64A6"/>
    <w:rsid w:val="002B1FE3"/>
    <w:rsid w:val="002B2152"/>
    <w:rsid w:val="002B3301"/>
    <w:rsid w:val="002B3BA7"/>
    <w:rsid w:val="002B5E17"/>
    <w:rsid w:val="002B6D7D"/>
    <w:rsid w:val="002C1445"/>
    <w:rsid w:val="002C2365"/>
    <w:rsid w:val="002C47D4"/>
    <w:rsid w:val="002C4D6E"/>
    <w:rsid w:val="002D0F38"/>
    <w:rsid w:val="002D77E3"/>
    <w:rsid w:val="002F13DC"/>
    <w:rsid w:val="002F2859"/>
    <w:rsid w:val="002F6616"/>
    <w:rsid w:val="002F6E3C"/>
    <w:rsid w:val="0030117D"/>
    <w:rsid w:val="00301F30"/>
    <w:rsid w:val="003038FD"/>
    <w:rsid w:val="00303C87"/>
    <w:rsid w:val="003108E5"/>
    <w:rsid w:val="003115A8"/>
    <w:rsid w:val="003120CB"/>
    <w:rsid w:val="003176B9"/>
    <w:rsid w:val="00320153"/>
    <w:rsid w:val="00320367"/>
    <w:rsid w:val="00322871"/>
    <w:rsid w:val="00326FB3"/>
    <w:rsid w:val="003316D4"/>
    <w:rsid w:val="003321B2"/>
    <w:rsid w:val="00332BBE"/>
    <w:rsid w:val="00333822"/>
    <w:rsid w:val="00336715"/>
    <w:rsid w:val="0033681A"/>
    <w:rsid w:val="003401EC"/>
    <w:rsid w:val="00340DFD"/>
    <w:rsid w:val="00344954"/>
    <w:rsid w:val="00345DE8"/>
    <w:rsid w:val="00350CD7"/>
    <w:rsid w:val="00351570"/>
    <w:rsid w:val="0036068F"/>
    <w:rsid w:val="00360C17"/>
    <w:rsid w:val="00361CC0"/>
    <w:rsid w:val="003621C6"/>
    <w:rsid w:val="003622B8"/>
    <w:rsid w:val="003647F4"/>
    <w:rsid w:val="00366B76"/>
    <w:rsid w:val="00373051"/>
    <w:rsid w:val="00373B8F"/>
    <w:rsid w:val="00376D95"/>
    <w:rsid w:val="00377FBB"/>
    <w:rsid w:val="00385140"/>
    <w:rsid w:val="0038656B"/>
    <w:rsid w:val="003876C0"/>
    <w:rsid w:val="00393CC7"/>
    <w:rsid w:val="00396302"/>
    <w:rsid w:val="003971F7"/>
    <w:rsid w:val="003A16FC"/>
    <w:rsid w:val="003A2C8A"/>
    <w:rsid w:val="003A4FCD"/>
    <w:rsid w:val="003A57D4"/>
    <w:rsid w:val="003B0944"/>
    <w:rsid w:val="003B0958"/>
    <w:rsid w:val="003B1593"/>
    <w:rsid w:val="003B4381"/>
    <w:rsid w:val="003C1043"/>
    <w:rsid w:val="003C1A30"/>
    <w:rsid w:val="003C25B6"/>
    <w:rsid w:val="003C5505"/>
    <w:rsid w:val="003C5D0B"/>
    <w:rsid w:val="003C6779"/>
    <w:rsid w:val="003C71BE"/>
    <w:rsid w:val="003D033C"/>
    <w:rsid w:val="003D1BB0"/>
    <w:rsid w:val="003D2998"/>
    <w:rsid w:val="003D2F0A"/>
    <w:rsid w:val="003D3891"/>
    <w:rsid w:val="003D3FE9"/>
    <w:rsid w:val="003D459E"/>
    <w:rsid w:val="003D5D84"/>
    <w:rsid w:val="003E0F4F"/>
    <w:rsid w:val="003E1580"/>
    <w:rsid w:val="003E18AC"/>
    <w:rsid w:val="003E210B"/>
    <w:rsid w:val="003E259D"/>
    <w:rsid w:val="003E2A12"/>
    <w:rsid w:val="003E3384"/>
    <w:rsid w:val="003E3CA4"/>
    <w:rsid w:val="003E436C"/>
    <w:rsid w:val="003E548E"/>
    <w:rsid w:val="003F3251"/>
    <w:rsid w:val="00407EC8"/>
    <w:rsid w:val="0041110A"/>
    <w:rsid w:val="00411624"/>
    <w:rsid w:val="004148E1"/>
    <w:rsid w:val="00414CFA"/>
    <w:rsid w:val="00415EC0"/>
    <w:rsid w:val="00415F83"/>
    <w:rsid w:val="004206C3"/>
    <w:rsid w:val="00420BE9"/>
    <w:rsid w:val="00423AD8"/>
    <w:rsid w:val="00423FDD"/>
    <w:rsid w:val="00424C85"/>
    <w:rsid w:val="004260BD"/>
    <w:rsid w:val="00427370"/>
    <w:rsid w:val="0043012F"/>
    <w:rsid w:val="00430149"/>
    <w:rsid w:val="00430F1F"/>
    <w:rsid w:val="004326EA"/>
    <w:rsid w:val="004359E3"/>
    <w:rsid w:val="004430D9"/>
    <w:rsid w:val="0044434C"/>
    <w:rsid w:val="0044456B"/>
    <w:rsid w:val="004477ED"/>
    <w:rsid w:val="00447BD1"/>
    <w:rsid w:val="004507F3"/>
    <w:rsid w:val="00450AF4"/>
    <w:rsid w:val="004540D9"/>
    <w:rsid w:val="00456A57"/>
    <w:rsid w:val="00460377"/>
    <w:rsid w:val="004607DE"/>
    <w:rsid w:val="004671C7"/>
    <w:rsid w:val="00472F4D"/>
    <w:rsid w:val="004730BF"/>
    <w:rsid w:val="00474DCB"/>
    <w:rsid w:val="0047535C"/>
    <w:rsid w:val="004762F6"/>
    <w:rsid w:val="00485870"/>
    <w:rsid w:val="00485FE8"/>
    <w:rsid w:val="00492473"/>
    <w:rsid w:val="00492EB5"/>
    <w:rsid w:val="00494F77"/>
    <w:rsid w:val="00497721"/>
    <w:rsid w:val="004A0229"/>
    <w:rsid w:val="004A22E7"/>
    <w:rsid w:val="004A35D2"/>
    <w:rsid w:val="004A5D8E"/>
    <w:rsid w:val="004A6E0D"/>
    <w:rsid w:val="004A71E4"/>
    <w:rsid w:val="004B232A"/>
    <w:rsid w:val="004B2F00"/>
    <w:rsid w:val="004B3126"/>
    <w:rsid w:val="004B667A"/>
    <w:rsid w:val="004B6E31"/>
    <w:rsid w:val="004B7F48"/>
    <w:rsid w:val="004C1D66"/>
    <w:rsid w:val="004C31D7"/>
    <w:rsid w:val="004C469D"/>
    <w:rsid w:val="004C4AD2"/>
    <w:rsid w:val="004C6981"/>
    <w:rsid w:val="004C7CA3"/>
    <w:rsid w:val="004D1F21"/>
    <w:rsid w:val="004D268C"/>
    <w:rsid w:val="004D59D8"/>
    <w:rsid w:val="004D5DA1"/>
    <w:rsid w:val="004D7910"/>
    <w:rsid w:val="004E0730"/>
    <w:rsid w:val="004E150F"/>
    <w:rsid w:val="004E1DCA"/>
    <w:rsid w:val="004E23A1"/>
    <w:rsid w:val="004E3489"/>
    <w:rsid w:val="004E358A"/>
    <w:rsid w:val="004E3AFA"/>
    <w:rsid w:val="004E6588"/>
    <w:rsid w:val="004F2742"/>
    <w:rsid w:val="00502A0A"/>
    <w:rsid w:val="00507C50"/>
    <w:rsid w:val="00514D40"/>
    <w:rsid w:val="005171CB"/>
    <w:rsid w:val="00517C3A"/>
    <w:rsid w:val="00527BF4"/>
    <w:rsid w:val="00532175"/>
    <w:rsid w:val="005324BE"/>
    <w:rsid w:val="005336F6"/>
    <w:rsid w:val="00534F6C"/>
    <w:rsid w:val="00535994"/>
    <w:rsid w:val="0053646D"/>
    <w:rsid w:val="00536D67"/>
    <w:rsid w:val="00540AAD"/>
    <w:rsid w:val="00543EC1"/>
    <w:rsid w:val="00546458"/>
    <w:rsid w:val="0055087C"/>
    <w:rsid w:val="00553413"/>
    <w:rsid w:val="00555983"/>
    <w:rsid w:val="005575AA"/>
    <w:rsid w:val="00560E31"/>
    <w:rsid w:val="00561BDA"/>
    <w:rsid w:val="00567DBF"/>
    <w:rsid w:val="005772D8"/>
    <w:rsid w:val="00581B23"/>
    <w:rsid w:val="0058219C"/>
    <w:rsid w:val="0058707F"/>
    <w:rsid w:val="00591DBD"/>
    <w:rsid w:val="005931FE"/>
    <w:rsid w:val="005A0028"/>
    <w:rsid w:val="005A0ACC"/>
    <w:rsid w:val="005A19E3"/>
    <w:rsid w:val="005A2ECA"/>
    <w:rsid w:val="005A2F7A"/>
    <w:rsid w:val="005A785A"/>
    <w:rsid w:val="005B0072"/>
    <w:rsid w:val="005B0732"/>
    <w:rsid w:val="005B38A0"/>
    <w:rsid w:val="005B4603"/>
    <w:rsid w:val="005B491C"/>
    <w:rsid w:val="005B4DBF"/>
    <w:rsid w:val="005B5DE2"/>
    <w:rsid w:val="005B674C"/>
    <w:rsid w:val="005C24F2"/>
    <w:rsid w:val="005C7561"/>
    <w:rsid w:val="005D1E57"/>
    <w:rsid w:val="005D2F57"/>
    <w:rsid w:val="005D34F6"/>
    <w:rsid w:val="005D4F1A"/>
    <w:rsid w:val="005E1884"/>
    <w:rsid w:val="005E439F"/>
    <w:rsid w:val="005F219A"/>
    <w:rsid w:val="005F373A"/>
    <w:rsid w:val="005F4F87"/>
    <w:rsid w:val="005F6B0E"/>
    <w:rsid w:val="005F6EF6"/>
    <w:rsid w:val="005F760E"/>
    <w:rsid w:val="005F7B1D"/>
    <w:rsid w:val="0060222A"/>
    <w:rsid w:val="006070C4"/>
    <w:rsid w:val="00610C21"/>
    <w:rsid w:val="00610EB0"/>
    <w:rsid w:val="00611907"/>
    <w:rsid w:val="00613116"/>
    <w:rsid w:val="006202A6"/>
    <w:rsid w:val="00620429"/>
    <w:rsid w:val="0062054B"/>
    <w:rsid w:val="00620926"/>
    <w:rsid w:val="00621BA4"/>
    <w:rsid w:val="00621C4E"/>
    <w:rsid w:val="00624B42"/>
    <w:rsid w:val="00624EAE"/>
    <w:rsid w:val="006305D7"/>
    <w:rsid w:val="006316EC"/>
    <w:rsid w:val="00632F63"/>
    <w:rsid w:val="00633A01"/>
    <w:rsid w:val="00633B97"/>
    <w:rsid w:val="006341F7"/>
    <w:rsid w:val="00634585"/>
    <w:rsid w:val="00635014"/>
    <w:rsid w:val="006369CE"/>
    <w:rsid w:val="006411CA"/>
    <w:rsid w:val="006414EF"/>
    <w:rsid w:val="006450C9"/>
    <w:rsid w:val="0064605E"/>
    <w:rsid w:val="00657BC4"/>
    <w:rsid w:val="006619C8"/>
    <w:rsid w:val="0066537A"/>
    <w:rsid w:val="006667EF"/>
    <w:rsid w:val="00671710"/>
    <w:rsid w:val="00673414"/>
    <w:rsid w:val="00676079"/>
    <w:rsid w:val="00676925"/>
    <w:rsid w:val="00676ECD"/>
    <w:rsid w:val="00677D0A"/>
    <w:rsid w:val="00680163"/>
    <w:rsid w:val="00680DCA"/>
    <w:rsid w:val="0068185F"/>
    <w:rsid w:val="00683E40"/>
    <w:rsid w:val="00693D6A"/>
    <w:rsid w:val="006A01CF"/>
    <w:rsid w:val="006A2766"/>
    <w:rsid w:val="006A60DD"/>
    <w:rsid w:val="006B0679"/>
    <w:rsid w:val="006B074C"/>
    <w:rsid w:val="006B3B84"/>
    <w:rsid w:val="006B4E7C"/>
    <w:rsid w:val="006B5D8C"/>
    <w:rsid w:val="006B72D4"/>
    <w:rsid w:val="006C11CC"/>
    <w:rsid w:val="006C1AEB"/>
    <w:rsid w:val="006C57FE"/>
    <w:rsid w:val="006C668E"/>
    <w:rsid w:val="006D3CAD"/>
    <w:rsid w:val="006D5570"/>
    <w:rsid w:val="006E09D2"/>
    <w:rsid w:val="006E4B63"/>
    <w:rsid w:val="006F06E4"/>
    <w:rsid w:val="006F3117"/>
    <w:rsid w:val="006F587A"/>
    <w:rsid w:val="006F7B41"/>
    <w:rsid w:val="00702B5D"/>
    <w:rsid w:val="00703ED2"/>
    <w:rsid w:val="00706E68"/>
    <w:rsid w:val="00707B8D"/>
    <w:rsid w:val="007124E8"/>
    <w:rsid w:val="00713636"/>
    <w:rsid w:val="00714B8C"/>
    <w:rsid w:val="00715127"/>
    <w:rsid w:val="0071675D"/>
    <w:rsid w:val="00717736"/>
    <w:rsid w:val="007226EB"/>
    <w:rsid w:val="00732B47"/>
    <w:rsid w:val="00732CBE"/>
    <w:rsid w:val="00735CF5"/>
    <w:rsid w:val="0074063A"/>
    <w:rsid w:val="00742AA4"/>
    <w:rsid w:val="0074342A"/>
    <w:rsid w:val="00743BA1"/>
    <w:rsid w:val="00745F1E"/>
    <w:rsid w:val="007515FE"/>
    <w:rsid w:val="007557DC"/>
    <w:rsid w:val="007601D0"/>
    <w:rsid w:val="007603BB"/>
    <w:rsid w:val="0076109D"/>
    <w:rsid w:val="00767107"/>
    <w:rsid w:val="00773617"/>
    <w:rsid w:val="00773BFD"/>
    <w:rsid w:val="007743B3"/>
    <w:rsid w:val="00774490"/>
    <w:rsid w:val="0077581E"/>
    <w:rsid w:val="007819FF"/>
    <w:rsid w:val="0078360C"/>
    <w:rsid w:val="00784A4C"/>
    <w:rsid w:val="00784BC6"/>
    <w:rsid w:val="0078523D"/>
    <w:rsid w:val="007931DF"/>
    <w:rsid w:val="007A0172"/>
    <w:rsid w:val="007A1804"/>
    <w:rsid w:val="007A215A"/>
    <w:rsid w:val="007A2511"/>
    <w:rsid w:val="007A260E"/>
    <w:rsid w:val="007A3F04"/>
    <w:rsid w:val="007A4D4C"/>
    <w:rsid w:val="007A4DD6"/>
    <w:rsid w:val="007A5CB9"/>
    <w:rsid w:val="007B20AE"/>
    <w:rsid w:val="007B6B07"/>
    <w:rsid w:val="007B6D43"/>
    <w:rsid w:val="007B749A"/>
    <w:rsid w:val="007B7C6E"/>
    <w:rsid w:val="007C3DFE"/>
    <w:rsid w:val="007D06E3"/>
    <w:rsid w:val="007D44D7"/>
    <w:rsid w:val="007D4DD7"/>
    <w:rsid w:val="007D621A"/>
    <w:rsid w:val="007D6718"/>
    <w:rsid w:val="007E058A"/>
    <w:rsid w:val="007E2887"/>
    <w:rsid w:val="007E5278"/>
    <w:rsid w:val="007E749C"/>
    <w:rsid w:val="007F1B5C"/>
    <w:rsid w:val="007F3186"/>
    <w:rsid w:val="007F384A"/>
    <w:rsid w:val="00801257"/>
    <w:rsid w:val="00803B0A"/>
    <w:rsid w:val="00804DED"/>
    <w:rsid w:val="00805B96"/>
    <w:rsid w:val="008105BE"/>
    <w:rsid w:val="008108CB"/>
    <w:rsid w:val="008115A5"/>
    <w:rsid w:val="00811D46"/>
    <w:rsid w:val="00812710"/>
    <w:rsid w:val="0081415D"/>
    <w:rsid w:val="00820229"/>
    <w:rsid w:val="00822448"/>
    <w:rsid w:val="00822ABE"/>
    <w:rsid w:val="008244D1"/>
    <w:rsid w:val="00827F51"/>
    <w:rsid w:val="0083104E"/>
    <w:rsid w:val="00832E57"/>
    <w:rsid w:val="008343BE"/>
    <w:rsid w:val="00836535"/>
    <w:rsid w:val="00840FB4"/>
    <w:rsid w:val="008410B2"/>
    <w:rsid w:val="00841780"/>
    <w:rsid w:val="008427D8"/>
    <w:rsid w:val="00844DED"/>
    <w:rsid w:val="008457B9"/>
    <w:rsid w:val="008500A0"/>
    <w:rsid w:val="008521E2"/>
    <w:rsid w:val="008524E5"/>
    <w:rsid w:val="0085351C"/>
    <w:rsid w:val="0085435A"/>
    <w:rsid w:val="008549CA"/>
    <w:rsid w:val="008556C3"/>
    <w:rsid w:val="008564ED"/>
    <w:rsid w:val="0085687C"/>
    <w:rsid w:val="008611C1"/>
    <w:rsid w:val="008706C5"/>
    <w:rsid w:val="00873707"/>
    <w:rsid w:val="00874653"/>
    <w:rsid w:val="00874B20"/>
    <w:rsid w:val="008757C6"/>
    <w:rsid w:val="008763E1"/>
    <w:rsid w:val="0087775C"/>
    <w:rsid w:val="00877977"/>
    <w:rsid w:val="00877EC8"/>
    <w:rsid w:val="00880F36"/>
    <w:rsid w:val="00885530"/>
    <w:rsid w:val="008910D1"/>
    <w:rsid w:val="008914B8"/>
    <w:rsid w:val="0089296C"/>
    <w:rsid w:val="00894C2D"/>
    <w:rsid w:val="00896ABD"/>
    <w:rsid w:val="00897AB6"/>
    <w:rsid w:val="00897DA8"/>
    <w:rsid w:val="008A3380"/>
    <w:rsid w:val="008A7A9C"/>
    <w:rsid w:val="008B2876"/>
    <w:rsid w:val="008B4887"/>
    <w:rsid w:val="008B5218"/>
    <w:rsid w:val="008B61CD"/>
    <w:rsid w:val="008B7102"/>
    <w:rsid w:val="008B74F3"/>
    <w:rsid w:val="008B7EE5"/>
    <w:rsid w:val="008C354E"/>
    <w:rsid w:val="008C3B7D"/>
    <w:rsid w:val="008D0F90"/>
    <w:rsid w:val="008D1AAA"/>
    <w:rsid w:val="008D3715"/>
    <w:rsid w:val="008D5465"/>
    <w:rsid w:val="008D5E61"/>
    <w:rsid w:val="008D7EB7"/>
    <w:rsid w:val="008D7EC5"/>
    <w:rsid w:val="008E0FF8"/>
    <w:rsid w:val="008E130C"/>
    <w:rsid w:val="008E3324"/>
    <w:rsid w:val="008E3684"/>
    <w:rsid w:val="008E57F5"/>
    <w:rsid w:val="008E7606"/>
    <w:rsid w:val="008F1DAA"/>
    <w:rsid w:val="008F3EBD"/>
    <w:rsid w:val="008F60B2"/>
    <w:rsid w:val="008F6EBB"/>
    <w:rsid w:val="008F712B"/>
    <w:rsid w:val="008F7C41"/>
    <w:rsid w:val="00901C70"/>
    <w:rsid w:val="009031E2"/>
    <w:rsid w:val="00907B4C"/>
    <w:rsid w:val="0091276C"/>
    <w:rsid w:val="009145BE"/>
    <w:rsid w:val="009165AC"/>
    <w:rsid w:val="00916FFC"/>
    <w:rsid w:val="0092053F"/>
    <w:rsid w:val="0092340A"/>
    <w:rsid w:val="00925139"/>
    <w:rsid w:val="009313D9"/>
    <w:rsid w:val="00935B7F"/>
    <w:rsid w:val="00937DF7"/>
    <w:rsid w:val="00941293"/>
    <w:rsid w:val="00946372"/>
    <w:rsid w:val="0095032B"/>
    <w:rsid w:val="00950B13"/>
    <w:rsid w:val="00950C17"/>
    <w:rsid w:val="00951FAF"/>
    <w:rsid w:val="00953F16"/>
    <w:rsid w:val="00954740"/>
    <w:rsid w:val="009557BC"/>
    <w:rsid w:val="00955AE5"/>
    <w:rsid w:val="00962E71"/>
    <w:rsid w:val="00963ABC"/>
    <w:rsid w:val="00965D21"/>
    <w:rsid w:val="00967764"/>
    <w:rsid w:val="00970B0E"/>
    <w:rsid w:val="00970BB9"/>
    <w:rsid w:val="0097222B"/>
    <w:rsid w:val="009726EE"/>
    <w:rsid w:val="00972CDE"/>
    <w:rsid w:val="009733DD"/>
    <w:rsid w:val="00975573"/>
    <w:rsid w:val="00976D03"/>
    <w:rsid w:val="00977B30"/>
    <w:rsid w:val="00980DFD"/>
    <w:rsid w:val="00982F41"/>
    <w:rsid w:val="00983C91"/>
    <w:rsid w:val="00985090"/>
    <w:rsid w:val="00986249"/>
    <w:rsid w:val="00987710"/>
    <w:rsid w:val="009904AB"/>
    <w:rsid w:val="00991A2C"/>
    <w:rsid w:val="00995688"/>
    <w:rsid w:val="009958A6"/>
    <w:rsid w:val="00996456"/>
    <w:rsid w:val="009A04F5"/>
    <w:rsid w:val="009A15EF"/>
    <w:rsid w:val="009A38A5"/>
    <w:rsid w:val="009A5B73"/>
    <w:rsid w:val="009B118B"/>
    <w:rsid w:val="009B1737"/>
    <w:rsid w:val="009B3D4B"/>
    <w:rsid w:val="009B4E63"/>
    <w:rsid w:val="009B5B99"/>
    <w:rsid w:val="009B6EFC"/>
    <w:rsid w:val="009C1805"/>
    <w:rsid w:val="009C1FD0"/>
    <w:rsid w:val="009C2DF8"/>
    <w:rsid w:val="009C31BF"/>
    <w:rsid w:val="009C68B7"/>
    <w:rsid w:val="009D0834"/>
    <w:rsid w:val="009D095A"/>
    <w:rsid w:val="009D0A1E"/>
    <w:rsid w:val="009D2AE3"/>
    <w:rsid w:val="009D52BC"/>
    <w:rsid w:val="009D7D0A"/>
    <w:rsid w:val="009E09D9"/>
    <w:rsid w:val="009E477A"/>
    <w:rsid w:val="009E6C6D"/>
    <w:rsid w:val="009F01B1"/>
    <w:rsid w:val="009F0DBB"/>
    <w:rsid w:val="009F2352"/>
    <w:rsid w:val="009F3887"/>
    <w:rsid w:val="009F3CE0"/>
    <w:rsid w:val="009F40DC"/>
    <w:rsid w:val="009F659A"/>
    <w:rsid w:val="009F732B"/>
    <w:rsid w:val="00A01FE0"/>
    <w:rsid w:val="00A06945"/>
    <w:rsid w:val="00A10656"/>
    <w:rsid w:val="00A113C0"/>
    <w:rsid w:val="00A12FA6"/>
    <w:rsid w:val="00A1339B"/>
    <w:rsid w:val="00A14ABA"/>
    <w:rsid w:val="00A16D61"/>
    <w:rsid w:val="00A23B13"/>
    <w:rsid w:val="00A24CB6"/>
    <w:rsid w:val="00A25865"/>
    <w:rsid w:val="00A26CD2"/>
    <w:rsid w:val="00A27667"/>
    <w:rsid w:val="00A32979"/>
    <w:rsid w:val="00A34A67"/>
    <w:rsid w:val="00A37462"/>
    <w:rsid w:val="00A37927"/>
    <w:rsid w:val="00A424D8"/>
    <w:rsid w:val="00A459E1"/>
    <w:rsid w:val="00A463FF"/>
    <w:rsid w:val="00A46AC4"/>
    <w:rsid w:val="00A46C18"/>
    <w:rsid w:val="00A478A5"/>
    <w:rsid w:val="00A52296"/>
    <w:rsid w:val="00A5293B"/>
    <w:rsid w:val="00A5299E"/>
    <w:rsid w:val="00A530FE"/>
    <w:rsid w:val="00A55661"/>
    <w:rsid w:val="00A60543"/>
    <w:rsid w:val="00A61B70"/>
    <w:rsid w:val="00A61FA8"/>
    <w:rsid w:val="00A637F4"/>
    <w:rsid w:val="00A64DF2"/>
    <w:rsid w:val="00A65485"/>
    <w:rsid w:val="00A658A9"/>
    <w:rsid w:val="00A66E05"/>
    <w:rsid w:val="00A67655"/>
    <w:rsid w:val="00A70753"/>
    <w:rsid w:val="00A712D2"/>
    <w:rsid w:val="00A72582"/>
    <w:rsid w:val="00A76CAF"/>
    <w:rsid w:val="00A82840"/>
    <w:rsid w:val="00A82C8A"/>
    <w:rsid w:val="00A8346B"/>
    <w:rsid w:val="00A852FF"/>
    <w:rsid w:val="00A856B0"/>
    <w:rsid w:val="00A87337"/>
    <w:rsid w:val="00A90C97"/>
    <w:rsid w:val="00A92DDC"/>
    <w:rsid w:val="00A94F78"/>
    <w:rsid w:val="00A960C8"/>
    <w:rsid w:val="00A96604"/>
    <w:rsid w:val="00AA03DF"/>
    <w:rsid w:val="00AA1B4F"/>
    <w:rsid w:val="00AA21D8"/>
    <w:rsid w:val="00AA271A"/>
    <w:rsid w:val="00AA3270"/>
    <w:rsid w:val="00AA375A"/>
    <w:rsid w:val="00AA54F3"/>
    <w:rsid w:val="00AA6B43"/>
    <w:rsid w:val="00AA720D"/>
    <w:rsid w:val="00AA7B1F"/>
    <w:rsid w:val="00AB0885"/>
    <w:rsid w:val="00AB3145"/>
    <w:rsid w:val="00AB367A"/>
    <w:rsid w:val="00AB73E9"/>
    <w:rsid w:val="00AB7BF8"/>
    <w:rsid w:val="00AC01D1"/>
    <w:rsid w:val="00AC0AB2"/>
    <w:rsid w:val="00AC0E9F"/>
    <w:rsid w:val="00AC52A5"/>
    <w:rsid w:val="00AC6EFD"/>
    <w:rsid w:val="00AC7151"/>
    <w:rsid w:val="00AC7DD9"/>
    <w:rsid w:val="00AD0A52"/>
    <w:rsid w:val="00AD460A"/>
    <w:rsid w:val="00AD6A05"/>
    <w:rsid w:val="00AE0792"/>
    <w:rsid w:val="00AE118B"/>
    <w:rsid w:val="00AE272B"/>
    <w:rsid w:val="00AE3E3A"/>
    <w:rsid w:val="00AE77B4"/>
    <w:rsid w:val="00AE7C1A"/>
    <w:rsid w:val="00AE7DF8"/>
    <w:rsid w:val="00AF0D9C"/>
    <w:rsid w:val="00AF13AB"/>
    <w:rsid w:val="00AF1D36"/>
    <w:rsid w:val="00AF280B"/>
    <w:rsid w:val="00AF30E7"/>
    <w:rsid w:val="00AF5F75"/>
    <w:rsid w:val="00AF6001"/>
    <w:rsid w:val="00B01885"/>
    <w:rsid w:val="00B01A16"/>
    <w:rsid w:val="00B079FE"/>
    <w:rsid w:val="00B07F45"/>
    <w:rsid w:val="00B1021A"/>
    <w:rsid w:val="00B10271"/>
    <w:rsid w:val="00B140D9"/>
    <w:rsid w:val="00B1481A"/>
    <w:rsid w:val="00B15A1F"/>
    <w:rsid w:val="00B15FE9"/>
    <w:rsid w:val="00B2148A"/>
    <w:rsid w:val="00B220C2"/>
    <w:rsid w:val="00B2276E"/>
    <w:rsid w:val="00B231D1"/>
    <w:rsid w:val="00B256EB"/>
    <w:rsid w:val="00B25B32"/>
    <w:rsid w:val="00B32616"/>
    <w:rsid w:val="00B3275C"/>
    <w:rsid w:val="00B36AF0"/>
    <w:rsid w:val="00B36C42"/>
    <w:rsid w:val="00B42EA7"/>
    <w:rsid w:val="00B4452E"/>
    <w:rsid w:val="00B47B6B"/>
    <w:rsid w:val="00B51845"/>
    <w:rsid w:val="00B51923"/>
    <w:rsid w:val="00B526B8"/>
    <w:rsid w:val="00B5337C"/>
    <w:rsid w:val="00B53FDE"/>
    <w:rsid w:val="00B56397"/>
    <w:rsid w:val="00B571DA"/>
    <w:rsid w:val="00B57F8F"/>
    <w:rsid w:val="00B6027B"/>
    <w:rsid w:val="00B6070F"/>
    <w:rsid w:val="00B61EED"/>
    <w:rsid w:val="00B636C8"/>
    <w:rsid w:val="00B65525"/>
    <w:rsid w:val="00B65EDB"/>
    <w:rsid w:val="00B67AFF"/>
    <w:rsid w:val="00B67C41"/>
    <w:rsid w:val="00B70B59"/>
    <w:rsid w:val="00B7147E"/>
    <w:rsid w:val="00B73657"/>
    <w:rsid w:val="00B739B3"/>
    <w:rsid w:val="00B81B15"/>
    <w:rsid w:val="00B84524"/>
    <w:rsid w:val="00B915AE"/>
    <w:rsid w:val="00B93D5E"/>
    <w:rsid w:val="00B940F1"/>
    <w:rsid w:val="00BA1735"/>
    <w:rsid w:val="00BA19FA"/>
    <w:rsid w:val="00BA4288"/>
    <w:rsid w:val="00BB0902"/>
    <w:rsid w:val="00BB1146"/>
    <w:rsid w:val="00BB1F9C"/>
    <w:rsid w:val="00BB48E5"/>
    <w:rsid w:val="00BB5607"/>
    <w:rsid w:val="00BB5ACA"/>
    <w:rsid w:val="00BB627F"/>
    <w:rsid w:val="00BC0C17"/>
    <w:rsid w:val="00BC3823"/>
    <w:rsid w:val="00BC5841"/>
    <w:rsid w:val="00BC5E38"/>
    <w:rsid w:val="00BD201A"/>
    <w:rsid w:val="00BD2DC4"/>
    <w:rsid w:val="00BD2EF0"/>
    <w:rsid w:val="00BD60B4"/>
    <w:rsid w:val="00BD796B"/>
    <w:rsid w:val="00BE0F75"/>
    <w:rsid w:val="00BE40C0"/>
    <w:rsid w:val="00BE445C"/>
    <w:rsid w:val="00BE5F4A"/>
    <w:rsid w:val="00BE79DF"/>
    <w:rsid w:val="00BE7AEF"/>
    <w:rsid w:val="00BF0292"/>
    <w:rsid w:val="00BF09B0"/>
    <w:rsid w:val="00BF1544"/>
    <w:rsid w:val="00BF1B53"/>
    <w:rsid w:val="00BF246D"/>
    <w:rsid w:val="00BF2682"/>
    <w:rsid w:val="00C013E9"/>
    <w:rsid w:val="00C03144"/>
    <w:rsid w:val="00C053FF"/>
    <w:rsid w:val="00C06409"/>
    <w:rsid w:val="00C06F06"/>
    <w:rsid w:val="00C10B30"/>
    <w:rsid w:val="00C17A01"/>
    <w:rsid w:val="00C17BFF"/>
    <w:rsid w:val="00C20FAD"/>
    <w:rsid w:val="00C2375F"/>
    <w:rsid w:val="00C23D3D"/>
    <w:rsid w:val="00C247CB"/>
    <w:rsid w:val="00C316A6"/>
    <w:rsid w:val="00C32E66"/>
    <w:rsid w:val="00C3355F"/>
    <w:rsid w:val="00C33A04"/>
    <w:rsid w:val="00C33AD5"/>
    <w:rsid w:val="00C35686"/>
    <w:rsid w:val="00C3569A"/>
    <w:rsid w:val="00C43F48"/>
    <w:rsid w:val="00C4413C"/>
    <w:rsid w:val="00C448FF"/>
    <w:rsid w:val="00C45E57"/>
    <w:rsid w:val="00C47143"/>
    <w:rsid w:val="00C52F29"/>
    <w:rsid w:val="00C56CE6"/>
    <w:rsid w:val="00C5745F"/>
    <w:rsid w:val="00C60005"/>
    <w:rsid w:val="00C60BFF"/>
    <w:rsid w:val="00C61A98"/>
    <w:rsid w:val="00C63201"/>
    <w:rsid w:val="00C63CA2"/>
    <w:rsid w:val="00C64E62"/>
    <w:rsid w:val="00C651D5"/>
    <w:rsid w:val="00C65CCC"/>
    <w:rsid w:val="00C65DA9"/>
    <w:rsid w:val="00C73F1A"/>
    <w:rsid w:val="00C751F6"/>
    <w:rsid w:val="00C7618F"/>
    <w:rsid w:val="00C765A9"/>
    <w:rsid w:val="00C81157"/>
    <w:rsid w:val="00C8162D"/>
    <w:rsid w:val="00C830BB"/>
    <w:rsid w:val="00C8346F"/>
    <w:rsid w:val="00C83A0B"/>
    <w:rsid w:val="00C842D0"/>
    <w:rsid w:val="00C84ED1"/>
    <w:rsid w:val="00C863CC"/>
    <w:rsid w:val="00C86BCC"/>
    <w:rsid w:val="00C9038F"/>
    <w:rsid w:val="00C92AAB"/>
    <w:rsid w:val="00C95D4C"/>
    <w:rsid w:val="00C9637F"/>
    <w:rsid w:val="00C9708A"/>
    <w:rsid w:val="00CA2435"/>
    <w:rsid w:val="00CA4068"/>
    <w:rsid w:val="00CA67F4"/>
    <w:rsid w:val="00CB37F8"/>
    <w:rsid w:val="00CB7DC3"/>
    <w:rsid w:val="00CC3E79"/>
    <w:rsid w:val="00CC5BE1"/>
    <w:rsid w:val="00CC75A2"/>
    <w:rsid w:val="00CC7A18"/>
    <w:rsid w:val="00CD0E2F"/>
    <w:rsid w:val="00CD1D49"/>
    <w:rsid w:val="00CD2F20"/>
    <w:rsid w:val="00CD6B20"/>
    <w:rsid w:val="00CD6B31"/>
    <w:rsid w:val="00CE1339"/>
    <w:rsid w:val="00CE61CC"/>
    <w:rsid w:val="00CE6E42"/>
    <w:rsid w:val="00CF20B7"/>
    <w:rsid w:val="00CF283B"/>
    <w:rsid w:val="00CF6692"/>
    <w:rsid w:val="00CF7441"/>
    <w:rsid w:val="00D00D16"/>
    <w:rsid w:val="00D03C6C"/>
    <w:rsid w:val="00D04760"/>
    <w:rsid w:val="00D04A95"/>
    <w:rsid w:val="00D06288"/>
    <w:rsid w:val="00D068C7"/>
    <w:rsid w:val="00D07FE3"/>
    <w:rsid w:val="00D128A4"/>
    <w:rsid w:val="00D147C8"/>
    <w:rsid w:val="00D15131"/>
    <w:rsid w:val="00D16FA2"/>
    <w:rsid w:val="00D17BEA"/>
    <w:rsid w:val="00D20900"/>
    <w:rsid w:val="00D2092A"/>
    <w:rsid w:val="00D20954"/>
    <w:rsid w:val="00D21C39"/>
    <w:rsid w:val="00D21FC6"/>
    <w:rsid w:val="00D2243A"/>
    <w:rsid w:val="00D24031"/>
    <w:rsid w:val="00D31F37"/>
    <w:rsid w:val="00D33393"/>
    <w:rsid w:val="00D33D36"/>
    <w:rsid w:val="00D34D94"/>
    <w:rsid w:val="00D35A0B"/>
    <w:rsid w:val="00D3759D"/>
    <w:rsid w:val="00D409E2"/>
    <w:rsid w:val="00D427D7"/>
    <w:rsid w:val="00D44E62"/>
    <w:rsid w:val="00D51570"/>
    <w:rsid w:val="00D52828"/>
    <w:rsid w:val="00D52C23"/>
    <w:rsid w:val="00D556AD"/>
    <w:rsid w:val="00D559ED"/>
    <w:rsid w:val="00D5626F"/>
    <w:rsid w:val="00D60381"/>
    <w:rsid w:val="00D616DE"/>
    <w:rsid w:val="00D62201"/>
    <w:rsid w:val="00D63F9E"/>
    <w:rsid w:val="00D651D1"/>
    <w:rsid w:val="00D674BD"/>
    <w:rsid w:val="00D717BB"/>
    <w:rsid w:val="00D7226B"/>
    <w:rsid w:val="00D72707"/>
    <w:rsid w:val="00D75A9C"/>
    <w:rsid w:val="00D76AA5"/>
    <w:rsid w:val="00D829C8"/>
    <w:rsid w:val="00D87917"/>
    <w:rsid w:val="00D90794"/>
    <w:rsid w:val="00D90871"/>
    <w:rsid w:val="00D9155F"/>
    <w:rsid w:val="00D9403F"/>
    <w:rsid w:val="00D959B4"/>
    <w:rsid w:val="00D97DDF"/>
    <w:rsid w:val="00DA03A2"/>
    <w:rsid w:val="00DA41CE"/>
    <w:rsid w:val="00DA44DE"/>
    <w:rsid w:val="00DA750B"/>
    <w:rsid w:val="00DB17F0"/>
    <w:rsid w:val="00DB620A"/>
    <w:rsid w:val="00DC0317"/>
    <w:rsid w:val="00DC11D9"/>
    <w:rsid w:val="00DC3832"/>
    <w:rsid w:val="00DC79C1"/>
    <w:rsid w:val="00DC7A51"/>
    <w:rsid w:val="00DD2468"/>
    <w:rsid w:val="00DD3B1E"/>
    <w:rsid w:val="00DD5464"/>
    <w:rsid w:val="00DD61DE"/>
    <w:rsid w:val="00DE064D"/>
    <w:rsid w:val="00DE06B2"/>
    <w:rsid w:val="00DE5B5F"/>
    <w:rsid w:val="00DF4B29"/>
    <w:rsid w:val="00DF614E"/>
    <w:rsid w:val="00E00696"/>
    <w:rsid w:val="00E03651"/>
    <w:rsid w:val="00E03808"/>
    <w:rsid w:val="00E0507B"/>
    <w:rsid w:val="00E060C2"/>
    <w:rsid w:val="00E06324"/>
    <w:rsid w:val="00E07B81"/>
    <w:rsid w:val="00E10AFD"/>
    <w:rsid w:val="00E12B11"/>
    <w:rsid w:val="00E12FB0"/>
    <w:rsid w:val="00E14814"/>
    <w:rsid w:val="00E1591B"/>
    <w:rsid w:val="00E15960"/>
    <w:rsid w:val="00E16A50"/>
    <w:rsid w:val="00E210C0"/>
    <w:rsid w:val="00E2237C"/>
    <w:rsid w:val="00E249D5"/>
    <w:rsid w:val="00E25017"/>
    <w:rsid w:val="00E26F73"/>
    <w:rsid w:val="00E30A34"/>
    <w:rsid w:val="00E33C68"/>
    <w:rsid w:val="00E34EEB"/>
    <w:rsid w:val="00E3687C"/>
    <w:rsid w:val="00E44EB9"/>
    <w:rsid w:val="00E45BDC"/>
    <w:rsid w:val="00E460B7"/>
    <w:rsid w:val="00E46358"/>
    <w:rsid w:val="00E471DC"/>
    <w:rsid w:val="00E50EB4"/>
    <w:rsid w:val="00E5239B"/>
    <w:rsid w:val="00E532FC"/>
    <w:rsid w:val="00E559B4"/>
    <w:rsid w:val="00E55BB0"/>
    <w:rsid w:val="00E56299"/>
    <w:rsid w:val="00E609E5"/>
    <w:rsid w:val="00E60F27"/>
    <w:rsid w:val="00E62500"/>
    <w:rsid w:val="00E64D93"/>
    <w:rsid w:val="00E65EDB"/>
    <w:rsid w:val="00E66927"/>
    <w:rsid w:val="00E677B8"/>
    <w:rsid w:val="00E67E9E"/>
    <w:rsid w:val="00E67FA1"/>
    <w:rsid w:val="00E7115E"/>
    <w:rsid w:val="00E7387D"/>
    <w:rsid w:val="00E73D53"/>
    <w:rsid w:val="00E75111"/>
    <w:rsid w:val="00E77296"/>
    <w:rsid w:val="00E803E6"/>
    <w:rsid w:val="00E86D02"/>
    <w:rsid w:val="00E87527"/>
    <w:rsid w:val="00E87EF7"/>
    <w:rsid w:val="00E92A2D"/>
    <w:rsid w:val="00E93763"/>
    <w:rsid w:val="00E945FB"/>
    <w:rsid w:val="00E96C4C"/>
    <w:rsid w:val="00EA2AAE"/>
    <w:rsid w:val="00EA2EC0"/>
    <w:rsid w:val="00EA427A"/>
    <w:rsid w:val="00EA723B"/>
    <w:rsid w:val="00EB6350"/>
    <w:rsid w:val="00EB687A"/>
    <w:rsid w:val="00EC2F62"/>
    <w:rsid w:val="00EC62EB"/>
    <w:rsid w:val="00EC6E9F"/>
    <w:rsid w:val="00ED407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20C6"/>
    <w:rsid w:val="00EF33D0"/>
    <w:rsid w:val="00EF3753"/>
    <w:rsid w:val="00EF54FD"/>
    <w:rsid w:val="00EF64FC"/>
    <w:rsid w:val="00EF73B6"/>
    <w:rsid w:val="00F008DF"/>
    <w:rsid w:val="00F04146"/>
    <w:rsid w:val="00F07F0D"/>
    <w:rsid w:val="00F12C77"/>
    <w:rsid w:val="00F13112"/>
    <w:rsid w:val="00F16FE6"/>
    <w:rsid w:val="00F21508"/>
    <w:rsid w:val="00F2290E"/>
    <w:rsid w:val="00F238BD"/>
    <w:rsid w:val="00F24992"/>
    <w:rsid w:val="00F32F2F"/>
    <w:rsid w:val="00F33F3F"/>
    <w:rsid w:val="00F35714"/>
    <w:rsid w:val="00F35BDD"/>
    <w:rsid w:val="00F35EF0"/>
    <w:rsid w:val="00F3781F"/>
    <w:rsid w:val="00F403FD"/>
    <w:rsid w:val="00F41E72"/>
    <w:rsid w:val="00F45BDF"/>
    <w:rsid w:val="00F50300"/>
    <w:rsid w:val="00F516A9"/>
    <w:rsid w:val="00F51EDE"/>
    <w:rsid w:val="00F5414B"/>
    <w:rsid w:val="00F56E39"/>
    <w:rsid w:val="00F623E9"/>
    <w:rsid w:val="00F63951"/>
    <w:rsid w:val="00F63C86"/>
    <w:rsid w:val="00F6601B"/>
    <w:rsid w:val="00F66075"/>
    <w:rsid w:val="00F766BE"/>
    <w:rsid w:val="00F77EB9"/>
    <w:rsid w:val="00F80635"/>
    <w:rsid w:val="00F8115F"/>
    <w:rsid w:val="00F815D1"/>
    <w:rsid w:val="00F81E7E"/>
    <w:rsid w:val="00F81F0F"/>
    <w:rsid w:val="00F825F4"/>
    <w:rsid w:val="00F838DF"/>
    <w:rsid w:val="00F83AA7"/>
    <w:rsid w:val="00F92AA1"/>
    <w:rsid w:val="00F932DE"/>
    <w:rsid w:val="00F94D0E"/>
    <w:rsid w:val="00F960C9"/>
    <w:rsid w:val="00F963DD"/>
    <w:rsid w:val="00F9641A"/>
    <w:rsid w:val="00F97004"/>
    <w:rsid w:val="00FA067D"/>
    <w:rsid w:val="00FA2045"/>
    <w:rsid w:val="00FA5900"/>
    <w:rsid w:val="00FA7A66"/>
    <w:rsid w:val="00FB0F32"/>
    <w:rsid w:val="00FB1AA9"/>
    <w:rsid w:val="00FB4B5A"/>
    <w:rsid w:val="00FB5963"/>
    <w:rsid w:val="00FB5DAA"/>
    <w:rsid w:val="00FB6873"/>
    <w:rsid w:val="00FC04B9"/>
    <w:rsid w:val="00FC161A"/>
    <w:rsid w:val="00FC23D5"/>
    <w:rsid w:val="00FC4337"/>
    <w:rsid w:val="00FC4C1A"/>
    <w:rsid w:val="00FC628F"/>
    <w:rsid w:val="00FC6468"/>
    <w:rsid w:val="00FC6D49"/>
    <w:rsid w:val="00FD4922"/>
    <w:rsid w:val="00FD6461"/>
    <w:rsid w:val="00FE0281"/>
    <w:rsid w:val="00FE2777"/>
    <w:rsid w:val="00FE2A77"/>
    <w:rsid w:val="00FE32E6"/>
    <w:rsid w:val="00FE7083"/>
    <w:rsid w:val="00FF019F"/>
    <w:rsid w:val="00FF1B2A"/>
    <w:rsid w:val="00FF2160"/>
    <w:rsid w:val="00FF2E31"/>
    <w:rsid w:val="00FF30DE"/>
    <w:rsid w:val="00FF42A4"/>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NoSpacing">
    <w:name w:val="No Spacing"/>
    <w:link w:val="NoSpacingChar"/>
    <w:uiPriority w:val="1"/>
    <w:qFormat/>
    <w:rsid w:val="001710B9"/>
    <w:rPr>
      <w:rFonts w:asciiTheme="minorHAnsi" w:eastAsiaTheme="minorHAnsi" w:hAnsiTheme="minorHAnsi" w:cstheme="minorBidi"/>
      <w:sz w:val="22"/>
      <w:szCs w:val="22"/>
    </w:rPr>
  </w:style>
  <w:style w:type="character" w:customStyle="1" w:styleId="NoSpacingChar">
    <w:name w:val="No Spacing Char"/>
    <w:basedOn w:val="DefaultParagraphFont"/>
    <w:link w:val="NoSpacing"/>
    <w:uiPriority w:val="1"/>
    <w:rsid w:val="001710B9"/>
    <w:rPr>
      <w:rFonts w:asciiTheme="minorHAnsi" w:eastAsiaTheme="minorHAnsi" w:hAnsiTheme="minorHAnsi" w:cstheme="minorBidi"/>
      <w:sz w:val="22"/>
      <w:szCs w:val="22"/>
    </w:rPr>
  </w:style>
  <w:style w:type="paragraph" w:customStyle="1" w:styleId="EndNoteBibliographyTitle">
    <w:name w:val="EndNote Bibliography Title"/>
    <w:basedOn w:val="Normal"/>
    <w:link w:val="EndNoteBibliographyTitleChar"/>
    <w:rsid w:val="008457B9"/>
    <w:pPr>
      <w:jc w:val="center"/>
    </w:pPr>
    <w:rPr>
      <w:noProof/>
    </w:rPr>
  </w:style>
  <w:style w:type="character" w:customStyle="1" w:styleId="EndNoteBibliographyTitleChar">
    <w:name w:val="EndNote Bibliography Title Char"/>
    <w:basedOn w:val="DefaultParagraphFont"/>
    <w:link w:val="EndNoteBibliographyTitle"/>
    <w:rsid w:val="008457B9"/>
    <w:rPr>
      <w:rFonts w:ascii="Calibri" w:hAnsi="Calibri" w:cs="Calibri"/>
      <w:noProof/>
      <w:color w:val="000000"/>
      <w:sz w:val="24"/>
      <w:szCs w:val="24"/>
    </w:rPr>
  </w:style>
  <w:style w:type="paragraph" w:customStyle="1" w:styleId="EndNoteBibliography">
    <w:name w:val="EndNote Bibliography"/>
    <w:basedOn w:val="Normal"/>
    <w:link w:val="EndNoteBibliographyChar"/>
    <w:rsid w:val="008457B9"/>
    <w:rPr>
      <w:noProof/>
    </w:rPr>
  </w:style>
  <w:style w:type="character" w:customStyle="1" w:styleId="EndNoteBibliographyChar">
    <w:name w:val="EndNote Bibliography Char"/>
    <w:basedOn w:val="DefaultParagraphFont"/>
    <w:link w:val="EndNoteBibliography"/>
    <w:rsid w:val="008457B9"/>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ffari.tiam@mayo.edu"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shin.alexander@mayo.edu" TargetMode="External"/><Relationship Id="rId4" Type="http://schemas.openxmlformats.org/officeDocument/2006/relationships/settings" Target="settings.xml"/><Relationship Id="rId9" Type="http://schemas.openxmlformats.org/officeDocument/2006/relationships/hyperlink" Target="mailto:friedrich.patricia@mayo.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25847C-9CEA-49A0-865F-471038C2A8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9217</Words>
  <Characters>52542</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163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10-26T22:55:00Z</dcterms:created>
  <dcterms:modified xsi:type="dcterms:W3CDTF">2021-01-08T13:58:00Z</dcterms:modified>
</cp:coreProperties>
</file>